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3F7FD" w14:textId="77777777" w:rsidR="00471215" w:rsidRDefault="00471215" w:rsidP="00ED3428">
      <w:pPr>
        <w:pStyle w:val="Heading1"/>
        <w:jc w:val="center"/>
      </w:pPr>
      <w:bookmarkStart w:id="0" w:name="_Hlk2953126"/>
      <w:bookmarkStart w:id="1" w:name="_Toc536017939"/>
      <w:bookmarkEnd w:id="0"/>
      <w:r>
        <w:t>ABSTRACT OF THE DISSERTATION</w:t>
      </w:r>
      <w:bookmarkEnd w:id="1"/>
    </w:p>
    <w:p w14:paraId="55BD595C" w14:textId="77777777" w:rsidR="00471215" w:rsidRDefault="00471215" w:rsidP="00471215">
      <w:pPr>
        <w:jc w:val="center"/>
      </w:pPr>
      <w:r>
        <w:t>Title</w:t>
      </w:r>
    </w:p>
    <w:p w14:paraId="5C19FDF4" w14:textId="77777777" w:rsidR="00471215" w:rsidRDefault="00471215" w:rsidP="00471215">
      <w:pPr>
        <w:tabs>
          <w:tab w:val="center" w:pos="4320"/>
          <w:tab w:val="right" w:pos="8640"/>
        </w:tabs>
      </w:pPr>
      <w:r>
        <w:tab/>
        <w:t xml:space="preserve">by </w:t>
      </w:r>
      <w:r w:rsidRPr="00471215">
        <w:rPr>
          <w:caps/>
        </w:rPr>
        <w:t>John Braley</w:t>
      </w:r>
      <w:r>
        <w:rPr>
          <w:caps/>
        </w:rPr>
        <w:tab/>
      </w:r>
    </w:p>
    <w:p w14:paraId="6C306A2E" w14:textId="77777777" w:rsidR="00471215" w:rsidRDefault="00471215" w:rsidP="00471215">
      <w:pPr>
        <w:spacing w:line="240" w:lineRule="auto"/>
        <w:jc w:val="center"/>
      </w:pPr>
      <w:r>
        <w:t xml:space="preserve">Dissertation Director: </w:t>
      </w:r>
    </w:p>
    <w:p w14:paraId="1866602C" w14:textId="77777777" w:rsidR="00471215" w:rsidRDefault="00471215" w:rsidP="00471215">
      <w:pPr>
        <w:spacing w:after="200" w:line="276" w:lineRule="auto"/>
        <w:jc w:val="center"/>
      </w:pPr>
      <w:r>
        <w:t>Franklin L Moon</w:t>
      </w:r>
    </w:p>
    <w:p w14:paraId="2A843C65" w14:textId="77777777" w:rsidR="00471215" w:rsidRDefault="00471215">
      <w:pPr>
        <w:spacing w:after="200" w:line="276" w:lineRule="auto"/>
      </w:pPr>
    </w:p>
    <w:p w14:paraId="2E0DC250" w14:textId="77777777" w:rsidR="00471215" w:rsidRDefault="00471215">
      <w:pPr>
        <w:spacing w:after="200" w:line="276" w:lineRule="auto"/>
      </w:pPr>
    </w:p>
    <w:p w14:paraId="60E445CF" w14:textId="77777777" w:rsidR="00471215" w:rsidRDefault="00471215">
      <w:pPr>
        <w:spacing w:after="200" w:line="276" w:lineRule="auto"/>
      </w:pPr>
      <w:r>
        <w:t xml:space="preserve">Begin text here. </w:t>
      </w:r>
      <w:r>
        <w:br w:type="page"/>
      </w:r>
    </w:p>
    <w:p w14:paraId="305712BB" w14:textId="77777777" w:rsidR="00550D12" w:rsidRDefault="00471215" w:rsidP="00ED3428">
      <w:pPr>
        <w:pStyle w:val="Heading1"/>
      </w:pPr>
      <w:bookmarkStart w:id="2" w:name="_Toc536017940"/>
      <w:r>
        <w:lastRenderedPageBreak/>
        <w:t>Table of Contents</w:t>
      </w:r>
      <w:bookmarkEnd w:id="2"/>
    </w:p>
    <w:p w14:paraId="1776656E"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341DEA1A" w14:textId="77777777" w:rsidR="009B4D90" w:rsidRDefault="00965A46">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7AAAC9AC" w14:textId="77777777" w:rsidR="009B4D90" w:rsidRDefault="00965A46">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0507D0B6" w14:textId="77777777" w:rsidR="009B4D90" w:rsidRDefault="00965A46">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17DE8819" w14:textId="77777777" w:rsidR="009B4D90" w:rsidRDefault="00965A46">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4F17E07A" w14:textId="77777777" w:rsidR="009B4D90" w:rsidRDefault="00965A46">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20B8767" w14:textId="77777777" w:rsidR="009B4D90" w:rsidRDefault="00965A46">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F566783" w14:textId="77777777" w:rsidR="009B4D90" w:rsidRDefault="00965A46">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0CDF869" w14:textId="77777777" w:rsidR="009B4D90" w:rsidRDefault="00965A46">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BFBCAB" w14:textId="77777777" w:rsidR="009B4D90" w:rsidRDefault="00965A46">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4EB5D4DF" w14:textId="77777777" w:rsidR="009B4D90" w:rsidRDefault="00965A46">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30B4464E" w14:textId="77777777" w:rsidR="009B4D90" w:rsidRDefault="00965A46">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0EF9E944" w14:textId="77777777" w:rsidR="009B4D90" w:rsidRDefault="00965A46">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2476A1C2" w14:textId="77777777" w:rsidR="009B4D90" w:rsidRDefault="00965A46">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762850F6" w14:textId="77777777" w:rsidR="009B4D90" w:rsidRDefault="00965A46">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03B6E422" w14:textId="77777777" w:rsidR="009B4D90" w:rsidRDefault="00965A46">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1A5A9C15" w14:textId="77777777" w:rsidR="009B4D90" w:rsidRDefault="00965A46">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2122A028" w14:textId="77777777" w:rsidR="009B4D90" w:rsidRDefault="00965A46">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4866DFCB" w14:textId="77777777" w:rsidR="009B4D90" w:rsidRDefault="00965A46">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2DA4509B" w14:textId="77777777" w:rsidR="009B4D90" w:rsidRDefault="00965A46">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13B50654" w14:textId="77777777" w:rsidR="009B4D90" w:rsidRDefault="00965A46">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2C08AF3" w14:textId="77777777" w:rsidR="009B4D90" w:rsidRDefault="00965A46">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4F9F5C3A" w14:textId="77777777" w:rsidR="009B4D90" w:rsidRDefault="00965A46">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2FA1EFA5" w14:textId="77777777" w:rsidR="009B4D90" w:rsidRDefault="00965A46">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727346DC" w14:textId="77777777" w:rsidR="009B4D90" w:rsidRDefault="00965A46">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4B724F6C" w14:textId="77777777" w:rsidR="009B4D90" w:rsidRDefault="00965A46">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B5DB27B" w14:textId="77777777" w:rsidR="009B4D90" w:rsidRDefault="00965A46">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54950721" w14:textId="77777777" w:rsidR="009B4D90" w:rsidRDefault="00965A46">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43F4CEF" w14:textId="77777777" w:rsidR="009B4D90" w:rsidRDefault="00965A46">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B7765C2" w14:textId="77777777" w:rsidR="009B4D90" w:rsidRDefault="00965A46">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E87A3E8" w14:textId="77777777" w:rsidR="009B4D90" w:rsidRDefault="00965A46">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4A7F2B7" w14:textId="77777777" w:rsidR="009B4D90" w:rsidRDefault="00965A46">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A174501" w14:textId="77777777" w:rsidR="009B4D90" w:rsidRDefault="00965A46">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09BEE7C5" w14:textId="77777777" w:rsidR="009B4D90" w:rsidRDefault="00965A46">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7BCE3114" w14:textId="77777777" w:rsidR="009B4D90" w:rsidRDefault="00965A46">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03DB52B" w14:textId="77777777" w:rsidR="009B4D90" w:rsidRDefault="00965A46">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A5BF17C" w14:textId="77777777" w:rsidR="00471215" w:rsidRDefault="00E42662">
      <w:pPr>
        <w:spacing w:after="200" w:line="276" w:lineRule="auto"/>
      </w:pPr>
      <w:r>
        <w:fldChar w:fldCharType="end"/>
      </w:r>
      <w:r w:rsidR="00471215">
        <w:br w:type="page"/>
      </w:r>
    </w:p>
    <w:p w14:paraId="444C0B19" w14:textId="77777777" w:rsidR="00471215" w:rsidRDefault="00471215" w:rsidP="00471215">
      <w:pPr>
        <w:pStyle w:val="Heading1"/>
      </w:pPr>
      <w:bookmarkStart w:id="3" w:name="_Toc536017941"/>
      <w:r>
        <w:lastRenderedPageBreak/>
        <w:t>List of Tables</w:t>
      </w:r>
      <w:bookmarkEnd w:id="3"/>
    </w:p>
    <w:p w14:paraId="34528AE2" w14:textId="77777777" w:rsidR="00471215" w:rsidRDefault="00471215">
      <w:pPr>
        <w:spacing w:after="200" w:line="276" w:lineRule="auto"/>
      </w:pPr>
      <w:r>
        <w:br w:type="page"/>
      </w:r>
    </w:p>
    <w:p w14:paraId="5DA6E0E8" w14:textId="77777777" w:rsidR="00471215" w:rsidRDefault="00471215" w:rsidP="00471215">
      <w:pPr>
        <w:pStyle w:val="Heading1"/>
      </w:pPr>
      <w:bookmarkStart w:id="4" w:name="_Toc536017942"/>
      <w:r>
        <w:lastRenderedPageBreak/>
        <w:t>List of Illustrations</w:t>
      </w:r>
      <w:bookmarkEnd w:id="4"/>
    </w:p>
    <w:p w14:paraId="660F1831" w14:textId="77777777" w:rsidR="00471215" w:rsidRDefault="00471215" w:rsidP="00471215"/>
    <w:p w14:paraId="6C200FED"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250FE82B" w14:textId="77777777" w:rsidR="00ED3428" w:rsidRDefault="00471215" w:rsidP="00471215">
      <w:pPr>
        <w:pStyle w:val="Heading1"/>
      </w:pPr>
      <w:bookmarkStart w:id="5" w:name="_Toc536017943"/>
      <w:r>
        <w:lastRenderedPageBreak/>
        <w:t>Introduction</w:t>
      </w:r>
      <w:bookmarkEnd w:id="5"/>
    </w:p>
    <w:p w14:paraId="6E4A70D7" w14:textId="77777777"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14:paraId="38D7E34A"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4D375909"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5F5F8F3A"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14:paraId="70067F8E" w14:textId="77777777"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14:paraId="44586279"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14:paraId="0DC6876A" w14:textId="77777777" w:rsidR="009B4D90" w:rsidRDefault="00ED3428" w:rsidP="00CE0102">
      <w:pPr>
        <w:spacing w:after="200" w:line="276" w:lineRule="auto"/>
      </w:pPr>
      <w:r>
        <w:br w:type="page"/>
      </w:r>
    </w:p>
    <w:p w14:paraId="14459D9D" w14:textId="77777777" w:rsidR="00ED3428" w:rsidRDefault="00ED3428" w:rsidP="009B4D90">
      <w:pPr>
        <w:pStyle w:val="Heading1"/>
      </w:pPr>
      <w:r>
        <w:lastRenderedPageBreak/>
        <w:t>State of the Art</w:t>
      </w:r>
    </w:p>
    <w:p w14:paraId="4DBC5B0A" w14:textId="77777777" w:rsidR="00ED3428" w:rsidRDefault="00594561" w:rsidP="00594561">
      <w:pPr>
        <w:pStyle w:val="Heading2"/>
      </w:pPr>
      <w:bookmarkStart w:id="6" w:name="_Toc536017944"/>
      <w:r>
        <w:t>Heading 2</w:t>
      </w:r>
      <w:bookmarkEnd w:id="6"/>
    </w:p>
    <w:p w14:paraId="4DFD61A7" w14:textId="77777777" w:rsidR="00594561" w:rsidRDefault="00594561" w:rsidP="00594561">
      <w:pPr>
        <w:pStyle w:val="Heading3"/>
      </w:pPr>
      <w:bookmarkStart w:id="7" w:name="_Toc536017945"/>
      <w:r>
        <w:t>Heading 3</w:t>
      </w:r>
      <w:bookmarkEnd w:id="7"/>
    </w:p>
    <w:p w14:paraId="0C982767" w14:textId="77777777" w:rsidR="00594561" w:rsidRPr="00594561" w:rsidRDefault="00594561" w:rsidP="00594561">
      <w:pPr>
        <w:pStyle w:val="Heading4"/>
      </w:pPr>
      <w:r>
        <w:t>Heading 4</w:t>
      </w:r>
    </w:p>
    <w:p w14:paraId="442C44D4"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71594B82"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9B2B9E8" w14:textId="77777777"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14:paraId="2892C08A" w14:textId="77777777" w:rsidR="00121D48" w:rsidRDefault="00594561" w:rsidP="00121D48">
      <w:pPr>
        <w:pStyle w:val="Images"/>
      </w:pPr>
      <w:r>
        <w:rPr>
          <w:noProof/>
        </w:rPr>
        <mc:AlternateContent>
          <mc:Choice Requires="wps">
            <w:drawing>
              <wp:inline distT="0" distB="0" distL="0" distR="0" wp14:anchorId="73D4D558" wp14:editId="470975C0">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32F929" w14:textId="77777777" w:rsidR="00965A46" w:rsidRPr="00594561" w:rsidRDefault="00965A46"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D4D558"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1532F929" w14:textId="77777777" w:rsidR="00965A46" w:rsidRPr="00594561" w:rsidRDefault="00965A46"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20F13E02" w14:textId="34406362"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B23FA8">
        <w:rPr>
          <w:noProof/>
        </w:rPr>
        <w:t>1</w:t>
      </w:r>
      <w:r w:rsidR="0078412B">
        <w:rPr>
          <w:noProof/>
        </w:rPr>
        <w:fldChar w:fldCharType="end"/>
      </w:r>
      <w:r>
        <w:t>: Test Image</w:t>
      </w:r>
    </w:p>
    <w:p w14:paraId="61E49E54" w14:textId="77777777" w:rsidR="00121D48" w:rsidRDefault="00121D48" w:rsidP="00594561"/>
    <w:p w14:paraId="1A9AE0EC" w14:textId="77777777" w:rsidR="00496B8E" w:rsidRDefault="00496B8E">
      <w:pPr>
        <w:spacing w:before="0" w:after="200" w:line="276" w:lineRule="auto"/>
      </w:pPr>
      <w:r>
        <w:br w:type="page"/>
      </w:r>
    </w:p>
    <w:p w14:paraId="42B3807F" w14:textId="77777777" w:rsidR="00496B8E" w:rsidRDefault="00496B8E" w:rsidP="00496B8E">
      <w:pPr>
        <w:pStyle w:val="Heading1"/>
      </w:pPr>
      <w:bookmarkStart w:id="8" w:name="_Toc536017946"/>
      <w:r>
        <w:lastRenderedPageBreak/>
        <w:t>Part 1: Understanding vehicle-bridge interaction and dynamic amplification</w:t>
      </w:r>
      <w:bookmarkEnd w:id="8"/>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 xml:space="preserve">structural responses (e.g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9" w:name="_Toc536017948"/>
      <w:r>
        <w:t xml:space="preserve">Description of </w:t>
      </w:r>
      <w:r w:rsidR="0054692B">
        <w:t>Case</w:t>
      </w:r>
      <w:r>
        <w:t xml:space="preserve"> Structure</w:t>
      </w:r>
      <w:bookmarkEnd w:id="9"/>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7B75C78F"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B23FA8">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10"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965A46" w:rsidRDefault="00965A46"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965A46" w:rsidRDefault="00965A46"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965A46" w:rsidRDefault="00965A46"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965A46" w:rsidRDefault="00965A46"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965A46" w:rsidRDefault="00965A46"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965A46" w:rsidRDefault="00965A46"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965A46" w:rsidRDefault="00965A46"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965A46" w:rsidRDefault="00965A46"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965A46" w:rsidRDefault="00965A46"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965A46" w:rsidRDefault="00965A46"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965A46" w:rsidRDefault="00965A46"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965A46" w:rsidRDefault="00965A46"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965A46" w:rsidRDefault="00965A46"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965A46" w:rsidRDefault="00965A46"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965A46" w:rsidRDefault="00965A46"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965A46" w:rsidRDefault="00965A46"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14:paraId="7C781A53" w14:textId="179B029A"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B23FA8">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7D2CCF55"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1177D15F"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0BB1F2E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22139CDA"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21F25851"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388C8986"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046570D5"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6F57080D"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10"/>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0070FDEB"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7EBC5E31"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7424FF">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5FB9E097"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13FCF9E4"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B23FA8">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11"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11"/>
    <w:p w14:paraId="4E281151" w14:textId="23902433"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B23FA8">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14:paraId="1A353497"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14:paraId="5BE8BE1D"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14:paraId="4EFC729D" w14:textId="77777777" w:rsidR="00965A46" w:rsidRDefault="00965A4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7777777"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034E063D" w14:textId="77777777" w:rsidR="00D275D4" w:rsidRDefault="00D275D4" w:rsidP="005A4CCB">
      <w:pPr>
        <w:pStyle w:val="Heading2"/>
      </w:pPr>
      <w:bookmarkStart w:id="12" w:name="_Toc536017950"/>
      <w:r>
        <w:t>Phase 2 Testing</w:t>
      </w:r>
      <w:bookmarkEnd w:id="12"/>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1CC808C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7424FF">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6FB722A4"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7424FF">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05B8A965"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1A9009F1"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B23FA8">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265644AC"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1477BABC"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197F44F" w14:textId="5B2CEF0C"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B70767F"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7F43357B"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3F3BD467"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597F4A0E"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7826FC56"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1050C14" w14:textId="7EEC16E4"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B23FA8">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8801806" w14:textId="1A132A46"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B23FA8">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60320" cy="526288"/>
                          </a:xfrm>
                          <a:prstGeom prst="rect">
                            <a:avLst/>
                          </a:prstGeom>
                        </pic:spPr>
                      </pic:pic>
                    </a:graphicData>
                  </a:graphic>
                </wp:inline>
              </w:drawing>
            </w:r>
          </w:p>
        </w:tc>
      </w:tr>
    </w:tbl>
    <w:p w14:paraId="177DE091" w14:textId="02F33B3E"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B23FA8">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965A46"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965A46"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965A46"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3">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13"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8"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5007FB88"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7424FF">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5"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6"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9"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7"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80"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38572194"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7424FF">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23EE0A6"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77777777" w:rsidR="009707BF" w:rsidRDefault="009707BF" w:rsidP="009707BF">
      <w:pPr>
        <w:pStyle w:val="Heading4"/>
      </w:pPr>
      <w:r>
        <w:lastRenderedPageBreak/>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13"/>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t>
      </w:r>
      <w:r>
        <w:t xml:space="preserve">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54FB679F"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77777777" w:rsidR="00965A46" w:rsidRDefault="00D272A4" w:rsidP="005A4CCB">
      <w:r>
        <w:t xml:space="preserve">The dump truck was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0293681B" w:rsidR="007424FF" w:rsidRDefault="007424FF" w:rsidP="007424FF">
      <w:pPr>
        <w:pStyle w:val="Caption"/>
        <w:keepNext/>
      </w:pPr>
      <w:r>
        <w:t xml:space="preserve">Table </w:t>
      </w:r>
      <w:fldSimple w:instr=" SEQ Table \* ARABIC ">
        <w:r>
          <w:rPr>
            <w:noProof/>
          </w:rPr>
          <w:t>6</w:t>
        </w:r>
      </w:fldSimple>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xml:space="preserve">. Two passes were made on each lane. Both wheel lines of the profile were sampled at 1-inch intervals. </w:t>
      </w:r>
      <w:r>
        <w:t>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6C792E9A"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rear accelerometers are experiencing much more acceleration than are the front ones. </w:t>
      </w:r>
    </w:p>
    <w:p w14:paraId="4C127562" w14:textId="69F3D178" w:rsidR="008941E8" w:rsidRPr="00DC5325" w:rsidRDefault="008941E8" w:rsidP="00E113ED">
      <w:pPr>
        <w:rPr>
          <w:b/>
        </w:rPr>
      </w:pPr>
      <w:r w:rsidRPr="00DC5325">
        <w:rPr>
          <w:b/>
        </w:rPr>
        <w:t>% raw time history of vehicle acceleration for run 6. Include channel RMS values in legend for each accel.</w:t>
      </w:r>
    </w:p>
    <w:p w14:paraId="49B7CD4C" w14:textId="4F427B40" w:rsidR="008941E8" w:rsidRDefault="008941E8" w:rsidP="00E113ED">
      <w:r>
        <w:t>Spectral analysis of the signals reveals that the rear sensors are experiencing much more high frequency vibration</w:t>
      </w:r>
      <w:r w:rsidR="00DE0E9F">
        <w:t xml:space="preserve"> than the front sensors</w:t>
      </w:r>
      <w:r>
        <w:t xml:space="preserve">. The following PSD estimate was performed with </w:t>
      </w:r>
      <w:r w:rsidR="006E0295">
        <w:t xml:space="preserve">Welch’s improved periodogram with (XX) XX-second segments with 25% overlap.  </w:t>
      </w:r>
    </w:p>
    <w:p w14:paraId="1180E468" w14:textId="38AC5D33" w:rsidR="00C03EFB" w:rsidRDefault="008941E8" w:rsidP="00E113ED">
      <w:pPr>
        <w:rPr>
          <w:b/>
        </w:rPr>
      </w:pPr>
      <w:r>
        <w:rPr>
          <w:b/>
        </w:rPr>
        <w:t>PSD</w:t>
      </w:r>
      <w:r w:rsidR="006E0295">
        <w:rPr>
          <w:b/>
        </w:rPr>
        <w:t xml:space="preserve"> showing high frequency peaks.</w:t>
      </w:r>
    </w:p>
    <w:p w14:paraId="4E13D6E9" w14:textId="61E56BDF" w:rsidR="006E0295" w:rsidRDefault="006E0295" w:rsidP="00E113ED">
      <w:r>
        <w:t>It is likely that this high frequency content is due to banging/rattling of the hardware. To visualize and compare truck vibration in the time domain this high frequency content was removed with an elliptic low-pass filter. The filter was assigned a cutoff frequency of XX Hz. The frequency response function of the resulting low pass filter is provided in the following plots.</w:t>
      </w:r>
    </w:p>
    <w:p w14:paraId="39682F8A" w14:textId="1A33A094" w:rsidR="006E0295" w:rsidRDefault="006E0295" w:rsidP="00E113ED">
      <w:r>
        <w:rPr>
          <w:b/>
        </w:rPr>
        <w:t>Filter FRF</w:t>
      </w:r>
    </w:p>
    <w:p w14:paraId="49A3FAF2" w14:textId="6E6B19CD" w:rsidR="006E0295" w:rsidRDefault="006E0295" w:rsidP="00E113ED">
      <w:r>
        <w:t>The above filter was applied to the truck acceleration time history for run 6. The resulting time history is plotted below.</w:t>
      </w:r>
    </w:p>
    <w:p w14:paraId="41E7DCEE" w14:textId="59926002" w:rsidR="00DC5325" w:rsidRDefault="00DC5325" w:rsidP="00DC5325">
      <w:pPr>
        <w:rPr>
          <w:b/>
        </w:rPr>
      </w:pPr>
      <w:r w:rsidRPr="00CC13A6">
        <w:rPr>
          <w:b/>
        </w:rPr>
        <w:lastRenderedPageBreak/>
        <w:t xml:space="preserve">Time History of vehicle response illustrating excitation by bridge (include time history well before bridge). </w:t>
      </w:r>
      <w:r>
        <w:rPr>
          <w:b/>
        </w:rPr>
        <w:t>Include boxes</w:t>
      </w:r>
      <w:r w:rsidR="00966A97">
        <w:rPr>
          <w:b/>
        </w:rPr>
        <w:t xml:space="preserve"> (labeled Portion A and Portion B)</w:t>
      </w:r>
      <w:r>
        <w:rPr>
          <w:b/>
        </w:rPr>
        <w:t xml:space="preserve"> to show before and after bridge</w:t>
      </w:r>
      <w:r>
        <w:rPr>
          <w:b/>
        </w:rPr>
        <w:t xml:space="preserve"> with Channel RMS values in each box</w:t>
      </w:r>
      <w:r>
        <w:rPr>
          <w:b/>
        </w:rPr>
        <w:t>.</w:t>
      </w:r>
    </w:p>
    <w:p w14:paraId="37976EA4" w14:textId="2DDFDBFA" w:rsidR="00DC5325" w:rsidRDefault="00DC5325" w:rsidP="00DC5325">
      <w:r>
        <w:t>As can be seen in the previous plot, the truck’s</w:t>
      </w:r>
      <w:r>
        <w:t xml:space="preserve"> acceleration increases significantly after it enters the bridge</w:t>
      </w:r>
      <w:r>
        <w:t>.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3E2FDFC" w14:textId="1F40F5F8" w:rsidR="00DC5325" w:rsidRDefault="00DC5325" w:rsidP="00DC5325">
      <w:pPr>
        <w:rPr>
          <w:b/>
        </w:rPr>
      </w:pPr>
      <w:r>
        <w:rPr>
          <w:b/>
        </w:rPr>
        <w:t>Time history of region 1</w:t>
      </w:r>
    </w:p>
    <w:p w14:paraId="1A28E3E4" w14:textId="4F8CEB06" w:rsidR="00DC5325" w:rsidRDefault="00DC5325" w:rsidP="00DC5325">
      <w:pPr>
        <w:rPr>
          <w:b/>
        </w:rPr>
      </w:pPr>
      <w:r>
        <w:rPr>
          <w:b/>
        </w:rPr>
        <w:t>Time history of region 2</w:t>
      </w:r>
      <w:r w:rsidR="00966A97">
        <w:rPr>
          <w:b/>
        </w:rPr>
        <w:t xml:space="preserve"> (show individual spans on x-axis)</w:t>
      </w:r>
    </w:p>
    <w:p w14:paraId="3D106AF1" w14:textId="6817D34D" w:rsidR="00DC5325" w:rsidRDefault="00DC5325" w:rsidP="00966A97">
      <w:r>
        <w:t xml:space="preserve">Spectral analysis of each portion was performed </w:t>
      </w:r>
      <w:r w:rsidR="00966A97">
        <w:t xml:space="preserve">to identify and compare the frequency content of the recorded vibrations. Because the two portions are of unequal length the PSD was estimated to facilitate comparison between the signals. Welch’s periodogram was again used. Portion A was analyzed with (XX) XX-second segments with 25% overlap. </w:t>
      </w:r>
      <w:r w:rsidR="006B77C9">
        <w:t>Only a single segment was used for Portion B due to its short duration. The PSD estimates of the two portions are compared in the following plot.</w:t>
      </w:r>
    </w:p>
    <w:p w14:paraId="75120CC2" w14:textId="027F8791" w:rsidR="006B77C9" w:rsidRDefault="006B77C9" w:rsidP="00966A97">
      <w:pPr>
        <w:rPr>
          <w:b/>
        </w:rPr>
      </w:pPr>
      <w:r>
        <w:rPr>
          <w:b/>
        </w:rPr>
        <w:t>% PSD estimates of two portions (try to put in one plot for easier comparison</w:t>
      </w:r>
      <w:r w:rsidR="00C03EFB">
        <w:rPr>
          <w:b/>
        </w:rPr>
        <w:t>)</w:t>
      </w:r>
    </w:p>
    <w:p w14:paraId="4420A7E4" w14:textId="77BAC45C" w:rsidR="00C03EFB" w:rsidRDefault="006B77C9" w:rsidP="00966A97">
      <w:r>
        <w:t xml:space="preserve">It is clear from the above plot that the truck is experiencing much greater acceleration when it is on the bridge and it is occurring at frequencies XX. </w:t>
      </w:r>
      <w:r w:rsidR="00C03EFB">
        <w:t>Furthermore, the rear accelerometers are experiencing acceleration than the front accelerometers. This is likely because the cab is carried by a different suspension with greater damping.</w:t>
      </w:r>
    </w:p>
    <w:p w14:paraId="530BE858" w14:textId="48C11A99" w:rsidR="00DE0E9F" w:rsidRDefault="00DE0E9F" w:rsidP="00966A97">
      <w:r>
        <w:t xml:space="preserve">The PSD was also estimated with data that was recorded while the truck was traveling to the bridge site. From the resulting frequency response plotted below it can be seen that the </w:t>
      </w:r>
    </w:p>
    <w:p w14:paraId="530B5D22" w14:textId="3A0D091B" w:rsidR="00DE0E9F" w:rsidRDefault="00DE0E9F" w:rsidP="00DE0E9F">
      <w:r>
        <w:lastRenderedPageBreak/>
        <w:t>Welch’s improved PSD estimator</w:t>
      </w:r>
      <w:r>
        <w:t xml:space="preserve"> was used</w:t>
      </w:r>
      <w:r>
        <w:t xml:space="preserve"> with a window length of 11.25 second and 50% overlap between segments providing a frequency resolution of 0.05 Hz. The resulting </w:t>
      </w:r>
      <w:r w:rsidR="00162C63">
        <w:t>frequency response</w:t>
      </w:r>
      <w:r>
        <w:t xml:space="preserve"> is plotted below and suggests that the truck has a natural frequency of approximately 2.</w:t>
      </w:r>
      <w:r>
        <w:t>8</w:t>
      </w:r>
      <w:r>
        <w:t>Hz. This assumes the vehicle was excited with white noise (uniform frequency content), but without knowledge of the profile for this period of roadway, the character of the input cannot be known. High damping in the vehicle serves to broaden the frequency peak, preventing precise modal parameter identification but also permitting a range of forcing frequency content that could induce resonance in the truck.</w:t>
      </w:r>
    </w:p>
    <w:p w14:paraId="7600C0E2" w14:textId="77777777" w:rsidR="00DE0E9F" w:rsidRDefault="00DE0E9F" w:rsidP="00DE0E9F">
      <w:pPr>
        <w:jc w:val="center"/>
      </w:pPr>
      <w:commentRangeStart w:id="14"/>
      <w:r>
        <w:rPr>
          <w:noProof/>
        </w:rPr>
        <w:drawing>
          <wp:inline distT="0" distB="0" distL="0" distR="0" wp14:anchorId="15F48EA6" wp14:editId="6211232F">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commentRangeEnd w:id="14"/>
      <w:r w:rsidR="00162C63">
        <w:rPr>
          <w:rStyle w:val="CommentReference"/>
        </w:rPr>
        <w:commentReference w:id="14"/>
      </w:r>
    </w:p>
    <w:p w14:paraId="3326287D" w14:textId="77777777" w:rsidR="00DE0E9F" w:rsidRDefault="00DE0E9F" w:rsidP="00966A97"/>
    <w:p w14:paraId="2D832133" w14:textId="39714E7C" w:rsidR="006B77C9" w:rsidRDefault="006B77C9" w:rsidP="00966A97">
      <w:r>
        <w:t>The Root-Mean-Square</w:t>
      </w:r>
      <w:r w:rsidR="00C03EFB">
        <w:t xml:space="preserve"> was computed for each run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p>
    <w:p w14:paraId="4ADCCE54" w14:textId="71A48955" w:rsidR="00C03EFB" w:rsidRPr="00C03EFB" w:rsidRDefault="00C03EFB" w:rsidP="00966A97">
      <w:pPr>
        <w:rPr>
          <w:b/>
        </w:rPr>
      </w:pPr>
      <w:r>
        <w:rPr>
          <w:b/>
        </w:rPr>
        <w:t>% RMS of only on bridge portion plotted against speed and grouped by lane/direction.</w:t>
      </w:r>
    </w:p>
    <w:p w14:paraId="1DC9C642" w14:textId="447F2D80" w:rsidR="00DC5325" w:rsidRDefault="00C03EFB" w:rsidP="00E113ED">
      <w:r>
        <w:t xml:space="preserve">The above plot strongly suggests that vehicle acceleration increases with an increase in its (horizontal) speed. </w:t>
      </w:r>
    </w:p>
    <w:p w14:paraId="5E016CE0" w14:textId="77777777" w:rsidR="00DE0E9F" w:rsidRDefault="00DE0E9F" w:rsidP="00E113ED"/>
    <w:p w14:paraId="65F7CF87" w14:textId="298BEAD5" w:rsidR="00DC5325" w:rsidRPr="006E0295" w:rsidRDefault="00DC5325" w:rsidP="00DC5325">
      <w:pPr>
        <w:pStyle w:val="Heading4"/>
      </w:pPr>
      <w:r>
        <w:t>Bridge Response</w:t>
      </w:r>
    </w:p>
    <w:p w14:paraId="354BBA8D" w14:textId="38EBD851" w:rsidR="00CC13A6" w:rsidRDefault="00A16EAD" w:rsidP="005A4CCB">
      <w:r>
        <w:t>Acceleration</w:t>
      </w:r>
      <w:r w:rsidR="00786A18">
        <w:t xml:space="preserve"> time history for the bridge is plotted </w:t>
      </w:r>
      <w:r w:rsidR="00935E03">
        <w:t>below for run 6.</w:t>
      </w:r>
      <w:r w:rsidR="00786A18">
        <w:t xml:space="preserve"> </w:t>
      </w:r>
      <w:r w:rsidR="00935E03">
        <w:t xml:space="preserve">This run was chosen </w:t>
      </w:r>
      <w:r w:rsidR="00935E03">
        <w:t xml:space="preserve">for examination </w:t>
      </w:r>
      <w:r w:rsidR="00935E03">
        <w:t>because the truck maintained a consistent and relatively high speed and was accompanied by very little other traffic, thereby isolating the effect of the test truck.</w:t>
      </w:r>
      <w:r w:rsidR="002778C1">
        <w:t xml:space="preserve"> </w:t>
      </w:r>
      <w:r w:rsidR="002778C1">
        <w:t>Girder 5 responses are displayed because run 6 occurred in the East-bound left lane which is located over girders 5 and 6.</w:t>
      </w:r>
      <w:r w:rsidR="00935E03">
        <w:t xml:space="preserve"> It is evident in the following plots that the bridge is excited by the test truck.</w:t>
      </w:r>
    </w:p>
    <w:p w14:paraId="2AE1DBB4" w14:textId="69FC9EC3" w:rsidR="00E113ED" w:rsidRDefault="002E4FA2" w:rsidP="00CC13A6">
      <w:pPr>
        <w:rPr>
          <w:b/>
        </w:rPr>
      </w:pPr>
      <w:r>
        <w:rPr>
          <w:b/>
        </w:rPr>
        <w:t xml:space="preserve">% </w:t>
      </w:r>
      <w:r w:rsidR="00786A18">
        <w:rPr>
          <w:b/>
        </w:rPr>
        <w:t xml:space="preserve">Time history of span 2 </w:t>
      </w:r>
      <w:r w:rsidR="00786A18">
        <w:rPr>
          <w:b/>
        </w:rPr>
        <w:t>(with time on bridge and time on span boxed)</w:t>
      </w:r>
    </w:p>
    <w:p w14:paraId="74BFCCDC" w14:textId="4B423CAA" w:rsidR="00786A18" w:rsidRDefault="00786A18" w:rsidP="00CC13A6">
      <w:pPr>
        <w:rPr>
          <w:b/>
        </w:rPr>
      </w:pPr>
      <w:r>
        <w:rPr>
          <w:b/>
        </w:rPr>
        <w:t xml:space="preserve">% Time history of span 3&amp;4 </w:t>
      </w:r>
      <w:r>
        <w:rPr>
          <w:b/>
        </w:rPr>
        <w:t>(with time on bridge and time on span boxed)</w:t>
      </w:r>
    </w:p>
    <w:p w14:paraId="4FA9AB8F" w14:textId="77FC21F5" w:rsidR="00786A18" w:rsidRDefault="00786A18" w:rsidP="00CC13A6">
      <w:pPr>
        <w:rPr>
          <w:b/>
        </w:rPr>
      </w:pPr>
      <w:r>
        <w:rPr>
          <w:b/>
        </w:rPr>
        <w:t>% Time history of span 7&amp;8 (with time on bridge and time on span boxed)</w:t>
      </w:r>
    </w:p>
    <w:p w14:paraId="788ECC08" w14:textId="5064B94E"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4325C911" w14:textId="79D9E9DF" w:rsidR="002778C1" w:rsidRDefault="002778C1" w:rsidP="00CC13A6">
      <w:pPr>
        <w:rPr>
          <w:b/>
        </w:rPr>
      </w:pPr>
      <w:r>
        <w:rPr>
          <w:b/>
        </w:rPr>
        <w:t xml:space="preserve">% </w:t>
      </w:r>
      <w:r w:rsidR="00792E79">
        <w:rPr>
          <w:b/>
        </w:rPr>
        <w:t>PSD of Girder 5 acceleration for when truck is on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064E490F" w14:textId="262E18A6" w:rsidR="00CC13A6" w:rsidRDefault="00BB2F61" w:rsidP="005A4CCB">
      <w:r>
        <w:t>The acceleration of the structure for different runs is compared…</w:t>
      </w:r>
    </w:p>
    <w:p w14:paraId="54A42476" w14:textId="7AE44BC4" w:rsidR="00B45CD6" w:rsidRDefault="00B45CD6" w:rsidP="005A4CCB">
      <w:bookmarkStart w:id="15" w:name="_GoBack"/>
      <w:bookmarkEnd w:id="15"/>
    </w:p>
    <w:p w14:paraId="233B98DD" w14:textId="4EE2E886" w:rsidR="00BB2F61" w:rsidRPr="00BB2F61" w:rsidRDefault="00BB2F61" w:rsidP="00BB2F61">
      <w:pPr>
        <w:pStyle w:val="Heading4"/>
      </w:pPr>
      <w:r>
        <w:t>Old Stuff – To be deleted</w:t>
      </w:r>
    </w:p>
    <w:p w14:paraId="62689E93" w14:textId="6C9614AD" w:rsidR="00A16EAD" w:rsidRDefault="005D2F57" w:rsidP="005A4CCB">
      <w:r>
        <w:t xml:space="preserve">The two following plots are of the same </w:t>
      </w:r>
      <w:proofErr w:type="gramStart"/>
      <w:r>
        <w:t>time period</w:t>
      </w:r>
      <w:proofErr w:type="gramEnd"/>
      <w:r w:rsidR="00391006">
        <w:t xml:space="preserve"> (run #6)</w:t>
      </w:r>
      <w:r>
        <w:t xml:space="preserve"> and reveal that</w:t>
      </w:r>
      <w:r w:rsidR="007B4CB4">
        <w:t xml:space="preserve"> the structure experiences large vibrations shortly after the test truck enters the span. </w:t>
      </w:r>
      <w:r>
        <w:t>Structure vibration</w:t>
      </w:r>
      <w:r w:rsidR="007B4CB4">
        <w:t xml:space="preserve"> channels have been clipped for plot clarity. </w:t>
      </w:r>
    </w:p>
    <w:tbl>
      <w:tblPr>
        <w:tblStyle w:val="TableGrid"/>
        <w:tblW w:w="0" w:type="auto"/>
        <w:jc w:val="center"/>
        <w:tblCellMar>
          <w:left w:w="0" w:type="dxa"/>
          <w:right w:w="0" w:type="dxa"/>
        </w:tblCellMar>
        <w:tblLook w:val="04A0" w:firstRow="1" w:lastRow="0" w:firstColumn="1" w:lastColumn="0" w:noHBand="0" w:noVBand="1"/>
      </w:tblPr>
      <w:tblGrid>
        <w:gridCol w:w="8650"/>
      </w:tblGrid>
      <w:tr w:rsidR="005D2F57" w:rsidRPr="005D2F57" w14:paraId="640788BB" w14:textId="77777777" w:rsidTr="005D2F57">
        <w:trPr>
          <w:cantSplit/>
          <w:jc w:val="center"/>
        </w:trPr>
        <w:tc>
          <w:tcPr>
            <w:tcW w:w="8650" w:type="dxa"/>
            <w:vAlign w:val="center"/>
          </w:tcPr>
          <w:p w14:paraId="69E2BB16" w14:textId="6D0F6E7F" w:rsidR="005D2F57" w:rsidRDefault="005D2F57" w:rsidP="005D2F57">
            <w:pPr>
              <w:pStyle w:val="squish"/>
              <w:jc w:val="center"/>
            </w:pPr>
            <w:r>
              <w:lastRenderedPageBreak/>
              <w:t>Vehicle Response</w:t>
            </w:r>
          </w:p>
          <w:p w14:paraId="63AED406" w14:textId="51FC7996" w:rsidR="005D2F57" w:rsidRDefault="00C241ED" w:rsidP="005D2F57">
            <w:pPr>
              <w:pStyle w:val="squish"/>
              <w:jc w:val="center"/>
            </w:pPr>
            <w:r>
              <w:rPr>
                <w:noProof/>
              </w:rPr>
              <w:drawing>
                <wp:anchor distT="0" distB="0" distL="114300" distR="114300" simplePos="0" relativeHeight="251660288" behindDoc="0" locked="0" layoutInCell="1" allowOverlap="1" wp14:anchorId="08E26EED" wp14:editId="106FC4D0">
                  <wp:simplePos x="0" y="0"/>
                  <wp:positionH relativeFrom="column">
                    <wp:posOffset>3169920</wp:posOffset>
                  </wp:positionH>
                  <wp:positionV relativeFrom="paragraph">
                    <wp:posOffset>3810</wp:posOffset>
                  </wp:positionV>
                  <wp:extent cx="1097280" cy="277495"/>
                  <wp:effectExtent l="0" t="0" r="7620" b="825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097280" cy="277495"/>
                          </a:xfrm>
                          <a:prstGeom prst="rect">
                            <a:avLst/>
                          </a:prstGeom>
                        </pic:spPr>
                      </pic:pic>
                    </a:graphicData>
                  </a:graphic>
                  <wp14:sizeRelH relativeFrom="page">
                    <wp14:pctWidth>0</wp14:pctWidth>
                  </wp14:sizeRelH>
                  <wp14:sizeRelV relativeFrom="page">
                    <wp14:pctHeight>0</wp14:pctHeight>
                  </wp14:sizeRelV>
                </wp:anchor>
              </w:drawing>
            </w:r>
            <w:r w:rsidR="005D2F57" w:rsidRPr="005D2F57">
              <w:rPr>
                <w:noProof/>
              </w:rPr>
              <w:drawing>
                <wp:inline distT="0" distB="0" distL="0" distR="0" wp14:anchorId="6B2AD2F1" wp14:editId="6525C24E">
                  <wp:extent cx="5486400" cy="1341120"/>
                  <wp:effectExtent l="0" t="0" r="0" b="0"/>
                  <wp:docPr id="2"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01">
                            <a:extLst>
                              <a:ext uri="{28A0092B-C50C-407E-A947-70E740481C1C}">
                                <a14:useLocalDpi xmlns:a14="http://schemas.microsoft.com/office/drawing/2010/main" val="0"/>
                              </a:ext>
                            </a:extLst>
                          </a:blip>
                          <a:srcRect l="6311" t="7009" r="6634" b="48669"/>
                          <a:stretch/>
                        </pic:blipFill>
                        <pic:spPr bwMode="auto">
                          <a:xfrm>
                            <a:off x="0" y="0"/>
                            <a:ext cx="5486400" cy="1341120"/>
                          </a:xfrm>
                          <a:prstGeom prst="rect">
                            <a:avLst/>
                          </a:prstGeom>
                          <a:ln>
                            <a:noFill/>
                          </a:ln>
                          <a:extLst>
                            <a:ext uri="{53640926-AAD7-44D8-BBD7-CCE9431645EC}">
                              <a14:shadowObscured xmlns:a14="http://schemas.microsoft.com/office/drawing/2010/main"/>
                            </a:ext>
                          </a:extLst>
                        </pic:spPr>
                      </pic:pic>
                    </a:graphicData>
                  </a:graphic>
                </wp:inline>
              </w:drawing>
            </w:r>
          </w:p>
          <w:p w14:paraId="62D1C23A" w14:textId="446C94D3" w:rsidR="00391006" w:rsidRDefault="00391006" w:rsidP="005D2F57">
            <w:pPr>
              <w:pStyle w:val="squish"/>
              <w:jc w:val="center"/>
            </w:pPr>
          </w:p>
          <w:p w14:paraId="7F60ECCA" w14:textId="4CB9479C" w:rsidR="005D2F57" w:rsidRDefault="005D2F57" w:rsidP="005D2F57">
            <w:pPr>
              <w:pStyle w:val="squish"/>
              <w:jc w:val="center"/>
            </w:pPr>
            <w:r>
              <w:t>Bridge Response</w:t>
            </w:r>
            <w:r w:rsidR="00C241ED">
              <w:t xml:space="preserve"> (Girder 5 at Midspan)</w:t>
            </w:r>
          </w:p>
          <w:p w14:paraId="7104E664" w14:textId="693BD02D" w:rsidR="005D2F57" w:rsidRPr="005D2F57" w:rsidRDefault="005D2F57" w:rsidP="00391006">
            <w:pPr>
              <w:pStyle w:val="squish"/>
              <w:jc w:val="center"/>
            </w:pPr>
            <w:r w:rsidRPr="005D2F57">
              <w:rPr>
                <w:noProof/>
              </w:rPr>
              <w:drawing>
                <wp:inline distT="0" distB="0" distL="0" distR="0" wp14:anchorId="47BBE7EA" wp14:editId="7ED47244">
                  <wp:extent cx="5484761" cy="1365885"/>
                  <wp:effectExtent l="0" t="0" r="1905" b="5715"/>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01">
                            <a:extLst>
                              <a:ext uri="{28A0092B-C50C-407E-A947-70E740481C1C}">
                                <a14:useLocalDpi xmlns:a14="http://schemas.microsoft.com/office/drawing/2010/main" val="0"/>
                              </a:ext>
                            </a:extLst>
                          </a:blip>
                          <a:srcRect l="6311" t="54859" r="6634"/>
                          <a:stretch/>
                        </pic:blipFill>
                        <pic:spPr bwMode="auto">
                          <a:xfrm>
                            <a:off x="0" y="0"/>
                            <a:ext cx="5484761" cy="13658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02FAEA" w14:textId="681DFBEF" w:rsidR="00A16EAD" w:rsidRDefault="005604F5" w:rsidP="005A4CCB">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w:t>
      </w:r>
      <w:r w:rsidR="00297C08">
        <w:t>This procedure breaks the signal into sections and performs the FFT on each section.</w:t>
      </w:r>
      <w:r w:rsidR="009A74E2">
        <w:t xml:space="preserve"> Because of the random nature of the data, the PSD of each section was estimated using Welch’s methods rather than performing an FFT.</w:t>
      </w:r>
      <w:r w:rsidR="00297C08">
        <w:t xml:space="preserve"> </w:t>
      </w:r>
      <w:r w:rsidR="00984F63">
        <w:t xml:space="preserve">It is evident from the plot that the truck begins to resonate shortly after entering the bridge at a frequency of 2-3Hz. </w:t>
      </w:r>
    </w:p>
    <w:p w14:paraId="75608E2A" w14:textId="77777777" w:rsidR="00A16EAD" w:rsidRDefault="00A16EAD" w:rsidP="005A4CCB">
      <w:pPr>
        <w:jc w:val="center"/>
      </w:pPr>
      <w:r w:rsidRPr="00A16EAD">
        <w:rPr>
          <w:noProof/>
        </w:rPr>
        <w:lastRenderedPageBreak/>
        <w:drawing>
          <wp:inline distT="0" distB="0" distL="0" distR="0" wp14:anchorId="33EC24EE" wp14:editId="05518040">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14:paraId="00C12564" w14:textId="77777777" w:rsidR="00EC58A2" w:rsidRPr="00D275D4" w:rsidRDefault="00984F63" w:rsidP="005A4CCB">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14:paraId="0CC415DE" w14:textId="77777777" w:rsidR="00D275D4" w:rsidRDefault="00D275D4" w:rsidP="005A4CCB">
      <w:pPr>
        <w:pStyle w:val="Heading3"/>
      </w:pPr>
      <w:r>
        <w:t>FE Simulation</w:t>
      </w:r>
    </w:p>
    <w:p w14:paraId="5987A364" w14:textId="77777777" w:rsidR="004703CD" w:rsidRDefault="00EC58A2" w:rsidP="005A4CCB">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5A4CCB">
      <w:pPr>
        <w:pStyle w:val="Heading4"/>
      </w:pPr>
      <w:r>
        <w:t>Plate Eccentric-Beam Modeling</w:t>
      </w:r>
    </w:p>
    <w:p w14:paraId="21A04E35" w14:textId="1868174D" w:rsidR="00E01D52" w:rsidRDefault="004703CD" w:rsidP="005A4CCB">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w:t>
      </w:r>
      <w:r>
        <w:lastRenderedPageBreak/>
        <w:t>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5A4CCB">
      <w:r>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86400" cy="2491740"/>
                    </a:xfrm>
                    <a:prstGeom prst="rect">
                      <a:avLst/>
                    </a:prstGeom>
                  </pic:spPr>
                </pic:pic>
              </a:graphicData>
            </a:graphic>
          </wp:inline>
        </w:drawing>
      </w:r>
    </w:p>
    <w:p w14:paraId="781CBF71" w14:textId="417494B8" w:rsidR="00BF159E" w:rsidRDefault="00BF159E" w:rsidP="005A4CCB">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14:paraId="01E9510F" w14:textId="77777777" w:rsidR="00C271D1" w:rsidRDefault="00C271D1" w:rsidP="005A4CCB">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86400" cy="2173605"/>
                    </a:xfrm>
                    <a:prstGeom prst="rect">
                      <a:avLst/>
                    </a:prstGeom>
                  </pic:spPr>
                </pic:pic>
              </a:graphicData>
            </a:graphic>
          </wp:inline>
        </w:drawing>
      </w:r>
    </w:p>
    <w:p w14:paraId="6ED75B6D" w14:textId="77777777" w:rsidR="00E01D52" w:rsidRDefault="00E01D52" w:rsidP="005A4CCB">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5A4CCB">
      <w:pPr>
        <w:pStyle w:val="Heading4"/>
      </w:pPr>
      <w:r>
        <w:t>Bearings and Pedestals</w:t>
      </w:r>
    </w:p>
    <w:p w14:paraId="39131C98" w14:textId="77777777" w:rsidR="004A40D7" w:rsidRDefault="001E1C9D" w:rsidP="005A4CCB">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5A4CCB">
            <w:pPr>
              <w:pStyle w:val="squish"/>
              <w:jc w:val="right"/>
            </w:pPr>
          </w:p>
        </w:tc>
        <w:tc>
          <w:tcPr>
            <w:tcW w:w="925" w:type="dxa"/>
            <w:vAlign w:val="bottom"/>
          </w:tcPr>
          <w:p w14:paraId="10E6E660" w14:textId="77777777" w:rsidR="009459EF" w:rsidRDefault="009459EF" w:rsidP="005A4CCB">
            <w:pPr>
              <w:pStyle w:val="squish"/>
              <w:jc w:val="center"/>
            </w:pPr>
            <w:r>
              <w:t>TX</w:t>
            </w:r>
          </w:p>
        </w:tc>
        <w:tc>
          <w:tcPr>
            <w:tcW w:w="905" w:type="dxa"/>
            <w:vAlign w:val="bottom"/>
          </w:tcPr>
          <w:p w14:paraId="05209F7C" w14:textId="77777777" w:rsidR="009459EF" w:rsidRDefault="009459EF" w:rsidP="005A4CCB">
            <w:pPr>
              <w:pStyle w:val="squish"/>
              <w:jc w:val="center"/>
            </w:pPr>
            <w:r>
              <w:t>TY</w:t>
            </w:r>
          </w:p>
        </w:tc>
        <w:tc>
          <w:tcPr>
            <w:tcW w:w="883" w:type="dxa"/>
            <w:tcBorders>
              <w:right w:val="nil"/>
            </w:tcBorders>
            <w:vAlign w:val="bottom"/>
          </w:tcPr>
          <w:p w14:paraId="4F930AC6" w14:textId="77777777" w:rsidR="009459EF" w:rsidRDefault="009459EF" w:rsidP="005A4CCB">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5A4CCB">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5A4CCB">
            <w:pPr>
              <w:pStyle w:val="squish"/>
            </w:pPr>
            <w:r>
              <w:t>Fixed (Pedestals)</w:t>
            </w:r>
          </w:p>
        </w:tc>
        <w:tc>
          <w:tcPr>
            <w:tcW w:w="925" w:type="dxa"/>
            <w:vAlign w:val="bottom"/>
          </w:tcPr>
          <w:p w14:paraId="427B3768" w14:textId="77777777" w:rsidR="009459EF" w:rsidRDefault="009459EF" w:rsidP="005A4CCB">
            <w:pPr>
              <w:pStyle w:val="squish"/>
              <w:jc w:val="center"/>
            </w:pPr>
            <w:r>
              <w:t>F</w:t>
            </w:r>
          </w:p>
        </w:tc>
        <w:tc>
          <w:tcPr>
            <w:tcW w:w="905" w:type="dxa"/>
            <w:vAlign w:val="bottom"/>
          </w:tcPr>
          <w:p w14:paraId="0C096B13" w14:textId="77777777" w:rsidR="009459EF" w:rsidRDefault="009459EF" w:rsidP="005A4CCB">
            <w:pPr>
              <w:pStyle w:val="squish"/>
              <w:jc w:val="center"/>
            </w:pPr>
            <w:r>
              <w:t>F</w:t>
            </w:r>
          </w:p>
        </w:tc>
        <w:tc>
          <w:tcPr>
            <w:tcW w:w="883" w:type="dxa"/>
            <w:tcBorders>
              <w:right w:val="nil"/>
            </w:tcBorders>
            <w:vAlign w:val="bottom"/>
          </w:tcPr>
          <w:p w14:paraId="605D66A8" w14:textId="77777777" w:rsidR="009459EF" w:rsidRDefault="009459EF" w:rsidP="005A4CCB">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5A4CCB">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5A4CCB">
            <w:pPr>
              <w:pStyle w:val="squish"/>
            </w:pPr>
            <w:r>
              <w:t>Expansion (Elastomeric)</w:t>
            </w:r>
          </w:p>
        </w:tc>
        <w:tc>
          <w:tcPr>
            <w:tcW w:w="925" w:type="dxa"/>
            <w:vAlign w:val="bottom"/>
          </w:tcPr>
          <w:p w14:paraId="75DDBF62" w14:textId="77777777" w:rsidR="009459EF" w:rsidRDefault="009459EF" w:rsidP="005A4CCB">
            <w:pPr>
              <w:pStyle w:val="squish"/>
              <w:jc w:val="center"/>
            </w:pPr>
            <w:r>
              <w:t>R</w:t>
            </w:r>
          </w:p>
        </w:tc>
        <w:tc>
          <w:tcPr>
            <w:tcW w:w="905" w:type="dxa"/>
            <w:vAlign w:val="bottom"/>
          </w:tcPr>
          <w:p w14:paraId="5703F6A1" w14:textId="77777777" w:rsidR="009459EF" w:rsidRDefault="009459EF" w:rsidP="005A4CCB">
            <w:pPr>
              <w:pStyle w:val="squish"/>
              <w:jc w:val="center"/>
            </w:pPr>
            <w:r>
              <w:t>F</w:t>
            </w:r>
          </w:p>
        </w:tc>
        <w:tc>
          <w:tcPr>
            <w:tcW w:w="883" w:type="dxa"/>
            <w:tcBorders>
              <w:right w:val="nil"/>
            </w:tcBorders>
            <w:vAlign w:val="bottom"/>
          </w:tcPr>
          <w:p w14:paraId="4E196B35"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5A4CCB">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5A4CCB">
            <w:pPr>
              <w:pStyle w:val="squish"/>
            </w:pPr>
            <w:r>
              <w:t>Expansion (Alignment)</w:t>
            </w:r>
          </w:p>
        </w:tc>
        <w:tc>
          <w:tcPr>
            <w:tcW w:w="925" w:type="dxa"/>
            <w:vAlign w:val="bottom"/>
          </w:tcPr>
          <w:p w14:paraId="30633844" w14:textId="77777777" w:rsidR="009459EF" w:rsidRDefault="009459EF" w:rsidP="005A4CCB">
            <w:pPr>
              <w:pStyle w:val="squish"/>
              <w:jc w:val="center"/>
            </w:pPr>
            <w:r>
              <w:t>F</w:t>
            </w:r>
          </w:p>
        </w:tc>
        <w:tc>
          <w:tcPr>
            <w:tcW w:w="905" w:type="dxa"/>
            <w:vAlign w:val="bottom"/>
          </w:tcPr>
          <w:p w14:paraId="69724731" w14:textId="77777777" w:rsidR="009459EF" w:rsidRDefault="009459EF" w:rsidP="005A4CCB">
            <w:pPr>
              <w:pStyle w:val="squish"/>
              <w:jc w:val="center"/>
            </w:pPr>
            <w:r>
              <w:t>F</w:t>
            </w:r>
          </w:p>
        </w:tc>
        <w:tc>
          <w:tcPr>
            <w:tcW w:w="883" w:type="dxa"/>
            <w:tcBorders>
              <w:right w:val="nil"/>
            </w:tcBorders>
            <w:vAlign w:val="bottom"/>
          </w:tcPr>
          <w:p w14:paraId="60220F5F"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5A4CCB">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5A4CCB">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5A4CCB">
            <w:pPr>
              <w:pStyle w:val="squish"/>
              <w:jc w:val="right"/>
            </w:pPr>
          </w:p>
        </w:tc>
      </w:tr>
    </w:tbl>
    <w:p w14:paraId="4FE19AE0" w14:textId="77777777" w:rsidR="00A648C8" w:rsidRDefault="00927F06" w:rsidP="005A4CCB">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w:t>
      </w:r>
      <w:r w:rsidR="00E01D52">
        <w:lastRenderedPageBreak/>
        <w:t xml:space="preserve">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5A4CCB">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5A4CCB">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5A4CCB">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5A4CCB">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5A4CCB">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5A4CCB">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5A4CCB">
            <w:pPr>
              <w:pStyle w:val="squish"/>
              <w:jc w:val="center"/>
            </w:pPr>
            <w:r>
              <w:t>RZ</w:t>
            </w:r>
          </w:p>
        </w:tc>
        <w:tc>
          <w:tcPr>
            <w:tcW w:w="3437" w:type="dxa"/>
            <w:vMerge w:val="restart"/>
            <w:vAlign w:val="bottom"/>
          </w:tcPr>
          <w:p w14:paraId="3FC68640" w14:textId="77777777" w:rsidR="00927F06" w:rsidRDefault="00927F06" w:rsidP="005A4CCB">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5A4CCB">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5A4CCB">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5A4CCB">
            <w:pPr>
              <w:pStyle w:val="squish"/>
              <w:jc w:val="center"/>
            </w:pPr>
            <w:r>
              <w:t>R</w:t>
            </w:r>
          </w:p>
        </w:tc>
        <w:tc>
          <w:tcPr>
            <w:tcW w:w="3437" w:type="dxa"/>
            <w:vMerge/>
            <w:vAlign w:val="bottom"/>
          </w:tcPr>
          <w:p w14:paraId="010BD2C6" w14:textId="77777777" w:rsidR="00927F06" w:rsidRDefault="00927F06" w:rsidP="005A4CCB">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5A4CCB">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5A4CCB">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5A4CCB">
            <w:pPr>
              <w:pStyle w:val="squish"/>
              <w:jc w:val="center"/>
            </w:pPr>
            <w:r>
              <w:t>R</w:t>
            </w:r>
          </w:p>
        </w:tc>
        <w:tc>
          <w:tcPr>
            <w:tcW w:w="3437" w:type="dxa"/>
            <w:vMerge/>
            <w:vAlign w:val="bottom"/>
          </w:tcPr>
          <w:p w14:paraId="3AF01432" w14:textId="77777777" w:rsidR="00927F06" w:rsidRDefault="00927F06" w:rsidP="005A4CCB">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5A4CCB">
            <w:pPr>
              <w:pStyle w:val="squish"/>
              <w:jc w:val="right"/>
            </w:pPr>
            <w:r>
              <w:t>F – fixed; R – released</w:t>
            </w:r>
          </w:p>
        </w:tc>
        <w:tc>
          <w:tcPr>
            <w:tcW w:w="3437" w:type="dxa"/>
            <w:vMerge/>
            <w:vAlign w:val="bottom"/>
          </w:tcPr>
          <w:p w14:paraId="38981813" w14:textId="77777777" w:rsidR="00927F06" w:rsidRDefault="00927F06" w:rsidP="005A4CCB">
            <w:pPr>
              <w:pStyle w:val="squish"/>
              <w:jc w:val="right"/>
            </w:pPr>
          </w:p>
        </w:tc>
      </w:tr>
    </w:tbl>
    <w:p w14:paraId="565FF758" w14:textId="58B53F51" w:rsidR="00067E48" w:rsidRDefault="00067E48" w:rsidP="00067E48">
      <w:pPr>
        <w:pStyle w:val="Heading4"/>
      </w:pPr>
      <w:r>
        <w:t>Mesh Size</w:t>
      </w:r>
    </w:p>
    <w:tbl>
      <w:tblPr>
        <w:tblStyle w:val="TableGrid"/>
        <w:tblW w:w="0" w:type="auto"/>
        <w:jc w:val="center"/>
        <w:tblLook w:val="04A0" w:firstRow="1" w:lastRow="0" w:firstColumn="1" w:lastColumn="0" w:noHBand="0" w:noVBand="1"/>
      </w:tblPr>
      <w:tblGrid>
        <w:gridCol w:w="2511"/>
        <w:gridCol w:w="1208"/>
        <w:gridCol w:w="1208"/>
        <w:gridCol w:w="889"/>
      </w:tblGrid>
      <w:tr w:rsidR="007C3E3E" w14:paraId="6BD4C5E5" w14:textId="1E8491EA" w:rsidTr="007C3E3E">
        <w:trPr>
          <w:jc w:val="center"/>
        </w:trPr>
        <w:tc>
          <w:tcPr>
            <w:tcW w:w="2511" w:type="dxa"/>
          </w:tcPr>
          <w:p w14:paraId="272C3934" w14:textId="77777777" w:rsidR="007C3E3E" w:rsidRDefault="007C3E3E" w:rsidP="00067E48">
            <w:pPr>
              <w:pStyle w:val="squish"/>
            </w:pPr>
          </w:p>
        </w:tc>
        <w:tc>
          <w:tcPr>
            <w:tcW w:w="1208" w:type="dxa"/>
          </w:tcPr>
          <w:p w14:paraId="669B3889" w14:textId="02C1CB7A" w:rsidR="007C3E3E" w:rsidRDefault="007C3E3E" w:rsidP="00067E48">
            <w:pPr>
              <w:pStyle w:val="squish"/>
            </w:pPr>
            <w:r>
              <w:t>6in. Mesh</w:t>
            </w:r>
          </w:p>
        </w:tc>
        <w:tc>
          <w:tcPr>
            <w:tcW w:w="1208" w:type="dxa"/>
          </w:tcPr>
          <w:p w14:paraId="29CFC7F7" w14:textId="04D6CD90" w:rsidR="007C3E3E" w:rsidRDefault="007C3E3E" w:rsidP="00067E48">
            <w:pPr>
              <w:pStyle w:val="squish"/>
            </w:pPr>
            <w:r>
              <w:t>2in. Mesh</w:t>
            </w:r>
          </w:p>
        </w:tc>
        <w:tc>
          <w:tcPr>
            <w:tcW w:w="889" w:type="dxa"/>
          </w:tcPr>
          <w:p w14:paraId="5EDE8291" w14:textId="727BA988" w:rsidR="007C3E3E" w:rsidRDefault="007C3E3E" w:rsidP="00067E48">
            <w:pPr>
              <w:pStyle w:val="squish"/>
            </w:pPr>
            <w:r>
              <w:t>% diff.</w:t>
            </w:r>
          </w:p>
        </w:tc>
      </w:tr>
      <w:tr w:rsidR="007C3E3E" w14:paraId="0AD3DCA5" w14:textId="1943D63C" w:rsidTr="007C3E3E">
        <w:trPr>
          <w:jc w:val="center"/>
        </w:trPr>
        <w:tc>
          <w:tcPr>
            <w:tcW w:w="2511" w:type="dxa"/>
          </w:tcPr>
          <w:p w14:paraId="5CB8D222" w14:textId="31AE6DA4" w:rsidR="007C3E3E" w:rsidRDefault="007C3E3E" w:rsidP="00067E48">
            <w:pPr>
              <w:pStyle w:val="squish"/>
            </w:pPr>
            <w:r>
              <w:t>Dead Load Moment (Midspan of Girder 5)</w:t>
            </w:r>
          </w:p>
        </w:tc>
        <w:tc>
          <w:tcPr>
            <w:tcW w:w="1208" w:type="dxa"/>
          </w:tcPr>
          <w:p w14:paraId="39624A94" w14:textId="77777777" w:rsidR="007C3E3E" w:rsidRDefault="007C3E3E" w:rsidP="00067E48">
            <w:pPr>
              <w:pStyle w:val="squish"/>
            </w:pPr>
          </w:p>
        </w:tc>
        <w:tc>
          <w:tcPr>
            <w:tcW w:w="1208" w:type="dxa"/>
          </w:tcPr>
          <w:p w14:paraId="166F96F7" w14:textId="77777777" w:rsidR="007C3E3E" w:rsidRDefault="007C3E3E" w:rsidP="00067E48">
            <w:pPr>
              <w:pStyle w:val="squish"/>
            </w:pPr>
          </w:p>
        </w:tc>
        <w:tc>
          <w:tcPr>
            <w:tcW w:w="889" w:type="dxa"/>
          </w:tcPr>
          <w:p w14:paraId="5A7E824E" w14:textId="77777777" w:rsidR="007C3E3E" w:rsidRDefault="007C3E3E" w:rsidP="00067E48">
            <w:pPr>
              <w:pStyle w:val="squish"/>
            </w:pPr>
          </w:p>
        </w:tc>
      </w:tr>
      <w:tr w:rsidR="007C3E3E" w14:paraId="2F00B08D" w14:textId="4259C141" w:rsidTr="007C3E3E">
        <w:trPr>
          <w:jc w:val="center"/>
        </w:trPr>
        <w:tc>
          <w:tcPr>
            <w:tcW w:w="2511" w:type="dxa"/>
          </w:tcPr>
          <w:p w14:paraId="7CC4675A" w14:textId="343612A9" w:rsidR="007C3E3E" w:rsidRDefault="007C3E3E" w:rsidP="00067E48">
            <w:pPr>
              <w:pStyle w:val="squish"/>
            </w:pPr>
            <w:r>
              <w:t>Point Load Moment (Midspan of Girder 5)</w:t>
            </w:r>
          </w:p>
        </w:tc>
        <w:tc>
          <w:tcPr>
            <w:tcW w:w="1208" w:type="dxa"/>
          </w:tcPr>
          <w:p w14:paraId="15BDD77E" w14:textId="77777777" w:rsidR="007C3E3E" w:rsidRDefault="007C3E3E" w:rsidP="00067E48">
            <w:pPr>
              <w:pStyle w:val="squish"/>
            </w:pPr>
          </w:p>
        </w:tc>
        <w:tc>
          <w:tcPr>
            <w:tcW w:w="1208" w:type="dxa"/>
          </w:tcPr>
          <w:p w14:paraId="45EE2C55" w14:textId="77777777" w:rsidR="007C3E3E" w:rsidRDefault="007C3E3E" w:rsidP="00067E48">
            <w:pPr>
              <w:pStyle w:val="squish"/>
            </w:pPr>
          </w:p>
        </w:tc>
        <w:tc>
          <w:tcPr>
            <w:tcW w:w="889" w:type="dxa"/>
          </w:tcPr>
          <w:p w14:paraId="0857A911" w14:textId="77777777" w:rsidR="007C3E3E" w:rsidRDefault="007C3E3E" w:rsidP="00067E48">
            <w:pPr>
              <w:pStyle w:val="squish"/>
            </w:pPr>
          </w:p>
        </w:tc>
      </w:tr>
      <w:tr w:rsidR="007C3E3E" w14:paraId="1CD3EDAA" w14:textId="25FDAB79" w:rsidTr="007C3E3E">
        <w:trPr>
          <w:jc w:val="center"/>
        </w:trPr>
        <w:tc>
          <w:tcPr>
            <w:tcW w:w="2511" w:type="dxa"/>
          </w:tcPr>
          <w:p w14:paraId="4881D868" w14:textId="347327AA" w:rsidR="007C3E3E" w:rsidRDefault="007C3E3E" w:rsidP="00067E48">
            <w:pPr>
              <w:pStyle w:val="squish"/>
            </w:pPr>
            <w:r>
              <w:t>Mode 1 Natural Frequency</w:t>
            </w:r>
          </w:p>
        </w:tc>
        <w:tc>
          <w:tcPr>
            <w:tcW w:w="1208" w:type="dxa"/>
          </w:tcPr>
          <w:p w14:paraId="3857D6B0" w14:textId="77777777" w:rsidR="007C3E3E" w:rsidRDefault="007C3E3E" w:rsidP="00067E48">
            <w:pPr>
              <w:pStyle w:val="squish"/>
            </w:pPr>
          </w:p>
        </w:tc>
        <w:tc>
          <w:tcPr>
            <w:tcW w:w="1208" w:type="dxa"/>
          </w:tcPr>
          <w:p w14:paraId="52095074" w14:textId="77777777" w:rsidR="007C3E3E" w:rsidRDefault="007C3E3E" w:rsidP="00067E48">
            <w:pPr>
              <w:pStyle w:val="squish"/>
            </w:pPr>
          </w:p>
        </w:tc>
        <w:tc>
          <w:tcPr>
            <w:tcW w:w="889" w:type="dxa"/>
          </w:tcPr>
          <w:p w14:paraId="0FA80093" w14:textId="77777777" w:rsidR="007C3E3E" w:rsidRDefault="007C3E3E" w:rsidP="00067E48">
            <w:pPr>
              <w:pStyle w:val="squish"/>
            </w:pPr>
          </w:p>
        </w:tc>
      </w:tr>
      <w:tr w:rsidR="007C3E3E" w14:paraId="4FAB3F1D" w14:textId="3B2AC30C" w:rsidTr="007C3E3E">
        <w:trPr>
          <w:jc w:val="center"/>
        </w:trPr>
        <w:tc>
          <w:tcPr>
            <w:tcW w:w="2511" w:type="dxa"/>
          </w:tcPr>
          <w:p w14:paraId="0951506D" w14:textId="30BCE5CC" w:rsidR="007C3E3E" w:rsidRDefault="007C3E3E" w:rsidP="007C3E3E">
            <w:pPr>
              <w:pStyle w:val="squish"/>
            </w:pPr>
            <w:r>
              <w:t xml:space="preserve">Mode </w:t>
            </w:r>
            <w:r>
              <w:t>2</w:t>
            </w:r>
            <w:r>
              <w:t xml:space="preserve"> Natural Frequency</w:t>
            </w:r>
          </w:p>
        </w:tc>
        <w:tc>
          <w:tcPr>
            <w:tcW w:w="1208" w:type="dxa"/>
          </w:tcPr>
          <w:p w14:paraId="0F872BE2" w14:textId="77777777" w:rsidR="007C3E3E" w:rsidRDefault="007C3E3E" w:rsidP="007C3E3E">
            <w:pPr>
              <w:pStyle w:val="squish"/>
            </w:pPr>
          </w:p>
        </w:tc>
        <w:tc>
          <w:tcPr>
            <w:tcW w:w="1208" w:type="dxa"/>
          </w:tcPr>
          <w:p w14:paraId="6EC22626" w14:textId="77777777" w:rsidR="007C3E3E" w:rsidRDefault="007C3E3E" w:rsidP="007C3E3E">
            <w:pPr>
              <w:pStyle w:val="squish"/>
            </w:pPr>
          </w:p>
        </w:tc>
        <w:tc>
          <w:tcPr>
            <w:tcW w:w="889" w:type="dxa"/>
          </w:tcPr>
          <w:p w14:paraId="72896D50" w14:textId="77777777" w:rsidR="007C3E3E" w:rsidRDefault="007C3E3E" w:rsidP="007C3E3E">
            <w:pPr>
              <w:pStyle w:val="squish"/>
            </w:pPr>
          </w:p>
        </w:tc>
      </w:tr>
      <w:tr w:rsidR="007C3E3E" w14:paraId="1C4995E8" w14:textId="1D337A9E" w:rsidTr="007C3E3E">
        <w:trPr>
          <w:jc w:val="center"/>
        </w:trPr>
        <w:tc>
          <w:tcPr>
            <w:tcW w:w="2511" w:type="dxa"/>
          </w:tcPr>
          <w:p w14:paraId="77A11658" w14:textId="7D236B83" w:rsidR="007C3E3E" w:rsidRDefault="007C3E3E" w:rsidP="007C3E3E">
            <w:pPr>
              <w:pStyle w:val="squish"/>
            </w:pPr>
            <w:r>
              <w:t xml:space="preserve">Mode </w:t>
            </w:r>
            <w:r>
              <w:t>3</w:t>
            </w:r>
            <w:r>
              <w:t xml:space="preserve"> Natural Frequency</w:t>
            </w:r>
          </w:p>
        </w:tc>
        <w:tc>
          <w:tcPr>
            <w:tcW w:w="1208" w:type="dxa"/>
          </w:tcPr>
          <w:p w14:paraId="79E333DD" w14:textId="77777777" w:rsidR="007C3E3E" w:rsidRDefault="007C3E3E" w:rsidP="007C3E3E">
            <w:pPr>
              <w:pStyle w:val="squish"/>
            </w:pPr>
          </w:p>
        </w:tc>
        <w:tc>
          <w:tcPr>
            <w:tcW w:w="1208" w:type="dxa"/>
          </w:tcPr>
          <w:p w14:paraId="5DCFFDC0" w14:textId="77777777" w:rsidR="007C3E3E" w:rsidRDefault="007C3E3E" w:rsidP="007C3E3E">
            <w:pPr>
              <w:pStyle w:val="squish"/>
            </w:pPr>
          </w:p>
        </w:tc>
        <w:tc>
          <w:tcPr>
            <w:tcW w:w="889" w:type="dxa"/>
          </w:tcPr>
          <w:p w14:paraId="5AF3D03F" w14:textId="77777777" w:rsidR="007C3E3E" w:rsidRDefault="007C3E3E" w:rsidP="007C3E3E">
            <w:pPr>
              <w:pStyle w:val="squish"/>
            </w:pPr>
          </w:p>
        </w:tc>
      </w:tr>
      <w:tr w:rsidR="007C3E3E" w14:paraId="6F335EC1" w14:textId="5688DA5A" w:rsidTr="007C3E3E">
        <w:trPr>
          <w:jc w:val="center"/>
        </w:trPr>
        <w:tc>
          <w:tcPr>
            <w:tcW w:w="2511" w:type="dxa"/>
          </w:tcPr>
          <w:p w14:paraId="4E08990E" w14:textId="0704FCBD" w:rsidR="007C3E3E" w:rsidRDefault="007C3E3E" w:rsidP="007C3E3E">
            <w:pPr>
              <w:pStyle w:val="squish"/>
            </w:pPr>
            <w:r>
              <w:t xml:space="preserve">Mode </w:t>
            </w:r>
            <w:r>
              <w:t>4</w:t>
            </w:r>
            <w:r>
              <w:t xml:space="preserve"> Natural Frequency</w:t>
            </w:r>
          </w:p>
        </w:tc>
        <w:tc>
          <w:tcPr>
            <w:tcW w:w="1208" w:type="dxa"/>
          </w:tcPr>
          <w:p w14:paraId="3AE49BA2" w14:textId="77777777" w:rsidR="007C3E3E" w:rsidRDefault="007C3E3E" w:rsidP="007C3E3E">
            <w:pPr>
              <w:pStyle w:val="squish"/>
            </w:pPr>
          </w:p>
        </w:tc>
        <w:tc>
          <w:tcPr>
            <w:tcW w:w="1208" w:type="dxa"/>
          </w:tcPr>
          <w:p w14:paraId="228ADCA8" w14:textId="77777777" w:rsidR="007C3E3E" w:rsidRDefault="007C3E3E" w:rsidP="007C3E3E">
            <w:pPr>
              <w:pStyle w:val="squish"/>
            </w:pPr>
          </w:p>
        </w:tc>
        <w:tc>
          <w:tcPr>
            <w:tcW w:w="889" w:type="dxa"/>
          </w:tcPr>
          <w:p w14:paraId="5B2D83E3" w14:textId="77777777" w:rsidR="007C3E3E" w:rsidRDefault="007C3E3E" w:rsidP="007C3E3E">
            <w:pPr>
              <w:pStyle w:val="squish"/>
            </w:pPr>
          </w:p>
        </w:tc>
      </w:tr>
    </w:tbl>
    <w:p w14:paraId="3C4ADF84" w14:textId="77777777" w:rsidR="00067E48" w:rsidRPr="00067E48" w:rsidRDefault="00067E48" w:rsidP="00067E48"/>
    <w:p w14:paraId="61BA173E" w14:textId="5CFFA4BE" w:rsidR="00EF1F8B" w:rsidRDefault="00EF1F8B" w:rsidP="005A4CCB">
      <w:pPr>
        <w:pStyle w:val="Heading4"/>
      </w:pPr>
      <w:r>
        <w:t>Model Updating/Validation</w:t>
      </w:r>
    </w:p>
    <w:p w14:paraId="3B1A8C07" w14:textId="77777777" w:rsidR="00EF1F8B" w:rsidRDefault="00EF1F8B" w:rsidP="005A4CC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77777777" w:rsidR="00EF1F8B" w:rsidRDefault="00EF1F8B" w:rsidP="005A4CCB">
            <w:pPr>
              <w:jc w:val="center"/>
            </w:pPr>
            <w:r>
              <w:t>FE Predicted 1</w:t>
            </w:r>
            <w:r w:rsidRPr="007055F1">
              <w:rPr>
                <w:vertAlign w:val="superscript"/>
              </w:rPr>
              <w:t>st</w:t>
            </w:r>
            <w:r>
              <w:t xml:space="preserve"> Mode</w:t>
            </w:r>
          </w:p>
          <w:p w14:paraId="71891D6A" w14:textId="77777777" w:rsidR="00EF1F8B" w:rsidRDefault="00EF1F8B" w:rsidP="005A4CCB">
            <w:pPr>
              <w:jc w:val="center"/>
            </w:pPr>
            <w:r>
              <w:rPr>
                <w:noProof/>
              </w:rPr>
              <w:drawing>
                <wp:inline distT="0" distB="0" distL="0" distR="0" wp14:anchorId="5AC586A3" wp14:editId="66CAF248">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2743200" cy="1344168"/>
                          </a:xfrm>
                          <a:prstGeom prst="rect">
                            <a:avLst/>
                          </a:prstGeom>
                        </pic:spPr>
                      </pic:pic>
                    </a:graphicData>
                  </a:graphic>
                </wp:inline>
              </w:drawing>
            </w:r>
          </w:p>
        </w:tc>
        <w:tc>
          <w:tcPr>
            <w:tcW w:w="5040" w:type="dxa"/>
          </w:tcPr>
          <w:p w14:paraId="343A52AF" w14:textId="77777777" w:rsidR="00EF1F8B" w:rsidRDefault="00EF1F8B" w:rsidP="005A4CCB">
            <w:pPr>
              <w:jc w:val="center"/>
            </w:pPr>
            <w:r>
              <w:t>Experimental 1</w:t>
            </w:r>
            <w:r w:rsidRPr="007055F1">
              <w:rPr>
                <w:vertAlign w:val="superscript"/>
              </w:rPr>
              <w:t>st</w:t>
            </w:r>
            <w:r>
              <w:t xml:space="preserve"> Mode</w:t>
            </w:r>
          </w:p>
          <w:p w14:paraId="3C82E20F" w14:textId="77777777" w:rsidR="00EF1F8B" w:rsidRDefault="00EF1F8B" w:rsidP="005A4CCB">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2F4C52" w14:textId="77777777" w:rsidR="00EF1F8B" w:rsidRDefault="00EF1F8B" w:rsidP="005A4CCB"/>
    <w:p w14:paraId="048FCB3F" w14:textId="77777777" w:rsidR="00EF1F8B" w:rsidRDefault="00EF1F8B" w:rsidP="005A4CC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04B30D13" w:rsidR="00EF1F8B" w:rsidRDefault="00EF1F8B" w:rsidP="005A4CC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77777777" w:rsidR="00EF1F8B" w:rsidRPr="0035199D" w:rsidRDefault="00EF1F8B" w:rsidP="005A4CC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5A4CCB">
            <w:pPr>
              <w:pStyle w:val="squish"/>
              <w:jc w:val="center"/>
            </w:pPr>
            <w:r>
              <w:t>FE Predicted 3</w:t>
            </w:r>
            <w:r w:rsidRPr="0035199D">
              <w:rPr>
                <w:vertAlign w:val="superscript"/>
              </w:rPr>
              <w:t>rd</w:t>
            </w:r>
            <w:r>
              <w:t xml:space="preserve"> Mode – 2.45 Hz</w:t>
            </w:r>
          </w:p>
          <w:p w14:paraId="16648ED1" w14:textId="77777777" w:rsidR="00EF1F8B" w:rsidRDefault="00EF1F8B" w:rsidP="005A4CCB">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7"/>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5A4CCB">
            <w:pPr>
              <w:pStyle w:val="squish"/>
              <w:jc w:val="center"/>
            </w:pPr>
            <w:r>
              <w:t>Experimental 5</w:t>
            </w:r>
            <w:r w:rsidRPr="0035199D">
              <w:rPr>
                <w:vertAlign w:val="superscript"/>
              </w:rPr>
              <w:t>th</w:t>
            </w:r>
            <w:r>
              <w:t xml:space="preserve"> Mode – 2.8 Hz</w:t>
            </w:r>
          </w:p>
          <w:p w14:paraId="48D7D69D" w14:textId="77777777" w:rsidR="00EF1F8B" w:rsidRDefault="00EF1F8B" w:rsidP="005A4CCB">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77777777" w:rsidR="00EF1F8B" w:rsidRDefault="00EF1F8B" w:rsidP="005A4CCB">
      <w:r>
        <w:lastRenderedPageBreak/>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7777777" w:rsidR="00EF1F8B" w:rsidRDefault="00EF1F8B" w:rsidP="005A4CC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14:paraId="0BF9F3EF" w14:textId="0FF75F58" w:rsidR="00EF1F8B" w:rsidRDefault="00EF1F8B" w:rsidP="005A4CCB">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965A46">
            <w:pPr>
              <w:pStyle w:val="squish"/>
              <w:jc w:val="center"/>
            </w:pPr>
          </w:p>
        </w:tc>
        <w:tc>
          <w:tcPr>
            <w:tcW w:w="716" w:type="dxa"/>
            <w:tcBorders>
              <w:right w:val="single" w:sz="12" w:space="0" w:color="auto"/>
            </w:tcBorders>
            <w:vAlign w:val="center"/>
          </w:tcPr>
          <w:p w14:paraId="0582ABD0" w14:textId="77777777" w:rsidR="008D5178" w:rsidRDefault="008D5178" w:rsidP="00965A46">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965A46">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965A46">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965A46">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965A46">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34B8B7EB" w:rsidR="008D5178" w:rsidRDefault="008D5178" w:rsidP="00965A46">
            <w:pPr>
              <w:pStyle w:val="squish"/>
              <w:jc w:val="center"/>
            </w:pPr>
            <w:r>
              <w:t>2.0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965A46">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965A46">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965A46">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965A46">
            <w:pPr>
              <w:pStyle w:val="squish"/>
              <w:jc w:val="center"/>
            </w:pPr>
            <w:r>
              <w:t>-</w:t>
            </w:r>
          </w:p>
        </w:tc>
      </w:tr>
      <w:tr w:rsidR="008D5178" w14:paraId="402208B9" w14:textId="77777777" w:rsidTr="00965A46">
        <w:trPr>
          <w:jc w:val="center"/>
        </w:trPr>
        <w:tc>
          <w:tcPr>
            <w:tcW w:w="1128" w:type="dxa"/>
            <w:vAlign w:val="center"/>
          </w:tcPr>
          <w:p w14:paraId="5B148E53" w14:textId="77777777" w:rsidR="008D5178" w:rsidRDefault="008D5178" w:rsidP="00965A46">
            <w:pPr>
              <w:pStyle w:val="squish"/>
              <w:jc w:val="center"/>
            </w:pPr>
            <w:r>
              <w:t>Mode 3</w:t>
            </w:r>
          </w:p>
        </w:tc>
        <w:tc>
          <w:tcPr>
            <w:tcW w:w="716" w:type="dxa"/>
            <w:tcBorders>
              <w:right w:val="single" w:sz="12" w:space="0" w:color="auto"/>
            </w:tcBorders>
            <w:vAlign w:val="center"/>
          </w:tcPr>
          <w:p w14:paraId="3EA4FB91" w14:textId="77777777" w:rsidR="008D5178" w:rsidRDefault="008D5178" w:rsidP="00965A46">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5A53B55A" w14:textId="3CF1C1F6" w:rsidR="008D5178" w:rsidRDefault="008D5178" w:rsidP="00965A46">
            <w:pPr>
              <w:pStyle w:val="squish"/>
              <w:jc w:val="center"/>
            </w:pPr>
            <w:r>
              <w:t>2.07</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8D5178" w:rsidRPr="006B55D9" w:rsidRDefault="008D5178" w:rsidP="00965A46">
            <w:pPr>
              <w:pStyle w:val="squish"/>
              <w:jc w:val="center"/>
            </w:pPr>
            <w:r>
              <w:t>1.4%</w:t>
            </w:r>
          </w:p>
        </w:tc>
      </w:tr>
      <w:tr w:rsidR="008D5178" w14:paraId="7812419A" w14:textId="77777777" w:rsidTr="00965A46">
        <w:trPr>
          <w:jc w:val="center"/>
        </w:trPr>
        <w:tc>
          <w:tcPr>
            <w:tcW w:w="1128" w:type="dxa"/>
            <w:vAlign w:val="center"/>
          </w:tcPr>
          <w:p w14:paraId="74B5810A" w14:textId="77777777" w:rsidR="008D5178" w:rsidRPr="00122204" w:rsidRDefault="008D5178" w:rsidP="00965A46">
            <w:pPr>
              <w:pStyle w:val="squish"/>
              <w:jc w:val="center"/>
              <w:rPr>
                <w:b/>
              </w:rPr>
            </w:pPr>
            <w:r w:rsidRPr="00122204">
              <w:rPr>
                <w:b/>
              </w:rPr>
              <w:t>Mode 4</w:t>
            </w:r>
          </w:p>
        </w:tc>
        <w:tc>
          <w:tcPr>
            <w:tcW w:w="716" w:type="dxa"/>
            <w:tcBorders>
              <w:right w:val="single" w:sz="12" w:space="0" w:color="auto"/>
            </w:tcBorders>
            <w:vAlign w:val="center"/>
          </w:tcPr>
          <w:p w14:paraId="722442AF" w14:textId="77777777" w:rsidR="008D5178" w:rsidRDefault="008D5178" w:rsidP="00965A46">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741F1CB2" w14:textId="1CC129E9" w:rsidR="008D5178" w:rsidRDefault="008D5178" w:rsidP="00965A46">
            <w:pPr>
              <w:pStyle w:val="squish"/>
              <w:jc w:val="center"/>
            </w:pPr>
            <w:r>
              <w:t>2.49</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8D5178" w:rsidRPr="006B55D9" w:rsidRDefault="008D5178" w:rsidP="00965A46">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965A46">
            <w:pPr>
              <w:pStyle w:val="squish"/>
              <w:jc w:val="center"/>
            </w:pPr>
            <w:r>
              <w:t>Mode 5</w:t>
            </w:r>
          </w:p>
        </w:tc>
        <w:tc>
          <w:tcPr>
            <w:tcW w:w="716" w:type="dxa"/>
            <w:tcBorders>
              <w:right w:val="single" w:sz="12" w:space="0" w:color="auto"/>
            </w:tcBorders>
            <w:vAlign w:val="center"/>
          </w:tcPr>
          <w:p w14:paraId="11669155" w14:textId="77777777" w:rsidR="008D5178" w:rsidRDefault="008D5178" w:rsidP="00965A46">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965A46">
            <w:pPr>
              <w:pStyle w:val="squish"/>
              <w:jc w:val="center"/>
            </w:pPr>
            <w:r>
              <w:t>-</w:t>
            </w:r>
          </w:p>
        </w:tc>
      </w:tr>
      <w:tr w:rsidR="008D5178" w14:paraId="679FF7AE" w14:textId="77777777" w:rsidTr="00965A46">
        <w:trPr>
          <w:jc w:val="center"/>
        </w:trPr>
        <w:tc>
          <w:tcPr>
            <w:tcW w:w="1128" w:type="dxa"/>
            <w:vAlign w:val="center"/>
          </w:tcPr>
          <w:p w14:paraId="639324DC" w14:textId="77777777" w:rsidR="008D5178" w:rsidRDefault="008D5178" w:rsidP="00965A46">
            <w:pPr>
              <w:pStyle w:val="squish"/>
              <w:jc w:val="center"/>
            </w:pPr>
            <w:r>
              <w:t>Mode 6</w:t>
            </w:r>
          </w:p>
        </w:tc>
        <w:tc>
          <w:tcPr>
            <w:tcW w:w="716" w:type="dxa"/>
            <w:tcBorders>
              <w:right w:val="single" w:sz="12" w:space="0" w:color="auto"/>
            </w:tcBorders>
            <w:vAlign w:val="center"/>
          </w:tcPr>
          <w:p w14:paraId="1EF9FB45" w14:textId="77777777" w:rsidR="008D5178" w:rsidRDefault="008D5178" w:rsidP="00965A46">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77293664" w14:textId="4A7A8946" w:rsidR="008D5178" w:rsidRDefault="008D5178" w:rsidP="00965A46">
            <w:pPr>
              <w:pStyle w:val="squish"/>
              <w:jc w:val="center"/>
            </w:pPr>
            <w:r>
              <w:t>2.50</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8D5178" w:rsidRPr="006B55D9" w:rsidRDefault="008D5178" w:rsidP="00965A46">
            <w:pPr>
              <w:pStyle w:val="squish"/>
              <w:jc w:val="center"/>
            </w:pPr>
            <w:r>
              <w:t>1.6%</w:t>
            </w:r>
          </w:p>
        </w:tc>
      </w:tr>
      <w:tr w:rsidR="008D5178" w14:paraId="6D79DC1D" w14:textId="77777777" w:rsidTr="00965A46">
        <w:trPr>
          <w:jc w:val="center"/>
        </w:trPr>
        <w:tc>
          <w:tcPr>
            <w:tcW w:w="1128" w:type="dxa"/>
            <w:vAlign w:val="center"/>
          </w:tcPr>
          <w:p w14:paraId="7EEDCCE9" w14:textId="77777777" w:rsidR="008D5178" w:rsidRPr="00122204" w:rsidRDefault="008D5178" w:rsidP="00965A46">
            <w:pPr>
              <w:pStyle w:val="squish"/>
              <w:jc w:val="center"/>
              <w:rPr>
                <w:b/>
              </w:rPr>
            </w:pPr>
            <w:r w:rsidRPr="00122204">
              <w:rPr>
                <w:b/>
              </w:rPr>
              <w:t>Mode 7</w:t>
            </w:r>
          </w:p>
        </w:tc>
        <w:tc>
          <w:tcPr>
            <w:tcW w:w="716" w:type="dxa"/>
            <w:tcBorders>
              <w:right w:val="single" w:sz="12" w:space="0" w:color="auto"/>
            </w:tcBorders>
            <w:vAlign w:val="center"/>
          </w:tcPr>
          <w:p w14:paraId="03DB0CC5" w14:textId="77777777" w:rsidR="008D5178" w:rsidRDefault="008D5178" w:rsidP="00965A46">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5859A71" w14:textId="4784B809" w:rsidR="008D5178" w:rsidRDefault="008D5178" w:rsidP="00965A46">
            <w:pPr>
              <w:pStyle w:val="squish"/>
              <w:jc w:val="center"/>
            </w:pPr>
            <w:r>
              <w:t>2.82</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8D5178" w:rsidRPr="006B55D9" w:rsidRDefault="008D5178" w:rsidP="00965A46">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965A46">
            <w:pPr>
              <w:pStyle w:val="squish"/>
              <w:jc w:val="center"/>
            </w:pPr>
            <w:r>
              <w:t>Mode 8</w:t>
            </w:r>
          </w:p>
        </w:tc>
        <w:tc>
          <w:tcPr>
            <w:tcW w:w="716" w:type="dxa"/>
            <w:tcBorders>
              <w:right w:val="single" w:sz="12" w:space="0" w:color="auto"/>
            </w:tcBorders>
            <w:vAlign w:val="center"/>
          </w:tcPr>
          <w:p w14:paraId="12D0E1B9" w14:textId="77777777" w:rsidR="008D5178" w:rsidRDefault="008D5178" w:rsidP="00965A46">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965A46">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965A46">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965A46">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0C6933AA" w:rsidR="008D5178" w:rsidRDefault="008D5178" w:rsidP="00965A46">
            <w:pPr>
              <w:pStyle w:val="squish"/>
              <w:jc w:val="center"/>
            </w:pPr>
            <w:r>
              <w:t>3.14</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965A46">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965A46">
            <w:pPr>
              <w:pStyle w:val="squish"/>
              <w:jc w:val="center"/>
            </w:pPr>
            <w:r>
              <w:t>Mode 10</w:t>
            </w:r>
          </w:p>
        </w:tc>
        <w:tc>
          <w:tcPr>
            <w:tcW w:w="716" w:type="dxa"/>
            <w:tcBorders>
              <w:right w:val="single" w:sz="12" w:space="0" w:color="auto"/>
            </w:tcBorders>
            <w:vAlign w:val="center"/>
          </w:tcPr>
          <w:p w14:paraId="2CD9E98F" w14:textId="77777777" w:rsidR="008D5178" w:rsidRDefault="008D5178" w:rsidP="00965A46">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965A46">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965A46">
            <w:pPr>
              <w:pStyle w:val="squish"/>
              <w:jc w:val="center"/>
            </w:pPr>
            <w:r>
              <w:lastRenderedPageBreak/>
              <w:t>Mode 11</w:t>
            </w:r>
          </w:p>
        </w:tc>
        <w:tc>
          <w:tcPr>
            <w:tcW w:w="716" w:type="dxa"/>
            <w:tcBorders>
              <w:right w:val="single" w:sz="12" w:space="0" w:color="auto"/>
            </w:tcBorders>
            <w:vAlign w:val="center"/>
          </w:tcPr>
          <w:p w14:paraId="26102141" w14:textId="77777777" w:rsidR="008D5178" w:rsidRDefault="008D5178" w:rsidP="00965A46">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965A46">
            <w:pPr>
              <w:pStyle w:val="squish"/>
              <w:jc w:val="center"/>
            </w:pPr>
            <w:r>
              <w:t>-</w:t>
            </w:r>
          </w:p>
        </w:tc>
      </w:tr>
      <w:tr w:rsidR="008D5178" w14:paraId="57F2A0E1" w14:textId="77777777" w:rsidTr="00965A46">
        <w:trPr>
          <w:jc w:val="center"/>
        </w:trPr>
        <w:tc>
          <w:tcPr>
            <w:tcW w:w="1128" w:type="dxa"/>
            <w:vAlign w:val="center"/>
          </w:tcPr>
          <w:p w14:paraId="472B7151" w14:textId="77777777" w:rsidR="008D5178" w:rsidRPr="00652B2A" w:rsidRDefault="008D5178" w:rsidP="00965A46">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8D5178" w:rsidRDefault="008D5178" w:rsidP="00965A46">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6D0D8FAE" w14:textId="49C450CE" w:rsidR="008D5178" w:rsidRDefault="008D5178" w:rsidP="00965A46">
            <w:pPr>
              <w:pStyle w:val="squish"/>
              <w:jc w:val="center"/>
            </w:pPr>
            <w:r>
              <w:t>3.63</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8D5178" w:rsidRPr="006B55D9" w:rsidRDefault="008D5178" w:rsidP="00965A46">
            <w:pPr>
              <w:pStyle w:val="squish"/>
              <w:jc w:val="center"/>
            </w:pPr>
            <w:r>
              <w:t>2.0%</w:t>
            </w:r>
          </w:p>
        </w:tc>
      </w:tr>
      <w:tr w:rsidR="008D5178" w14:paraId="31574A0E" w14:textId="77777777" w:rsidTr="00965A46">
        <w:trPr>
          <w:jc w:val="center"/>
        </w:trPr>
        <w:tc>
          <w:tcPr>
            <w:tcW w:w="1128" w:type="dxa"/>
            <w:vAlign w:val="center"/>
          </w:tcPr>
          <w:p w14:paraId="1212B1CE" w14:textId="77777777" w:rsidR="008D5178" w:rsidRPr="00652B2A" w:rsidRDefault="008D5178" w:rsidP="00965A46">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8D5178" w:rsidRDefault="008D5178" w:rsidP="00965A46">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7FDB7BBF" w14:textId="6C05177D" w:rsidR="008D5178" w:rsidRDefault="008D5178" w:rsidP="00965A46">
            <w:pPr>
              <w:pStyle w:val="squish"/>
              <w:jc w:val="center"/>
            </w:pPr>
            <w:r>
              <w:t>3.63</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8D5178" w:rsidRDefault="008D5178" w:rsidP="00965A46">
            <w:pPr>
              <w:pStyle w:val="squish"/>
              <w:jc w:val="center"/>
            </w:pPr>
            <w:r>
              <w:t>2.0%</w:t>
            </w:r>
          </w:p>
        </w:tc>
      </w:tr>
    </w:tbl>
    <w:p w14:paraId="326219FD" w14:textId="77777777" w:rsidR="00EF1F8B" w:rsidRDefault="00EF1F8B" w:rsidP="005A4CCB">
      <w:pPr>
        <w:pStyle w:val="Heading4"/>
      </w:pPr>
      <w:r>
        <w:t>Full Model</w:t>
      </w:r>
    </w:p>
    <w:p w14:paraId="788BC6D7" w14:textId="77777777" w:rsidR="00EF1F8B" w:rsidRDefault="00EF1F8B" w:rsidP="005A4CC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4A1CEF">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5580E55" w14:textId="4111F883" w:rsidR="00EF1F8B" w:rsidRPr="004A1CEF" w:rsidRDefault="004A1CEF" w:rsidP="004A1CEF">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B23FA8">
        <w:rPr>
          <w:noProof/>
        </w:rPr>
        <w:t>29</w:t>
      </w:r>
      <w:r w:rsidR="00965A46">
        <w:rPr>
          <w:noProof/>
        </w:rPr>
        <w:fldChar w:fldCharType="end"/>
      </w:r>
      <w:r w:rsidRPr="004A1CEF">
        <w:t xml:space="preserve">: </w:t>
      </w:r>
      <w:r w:rsidR="00EF1F8B" w:rsidRPr="004A1CEF">
        <w:t>Connectivity at discontinuous joints</w:t>
      </w:r>
    </w:p>
    <w:p w14:paraId="3E2A9FD5" w14:textId="77777777" w:rsidR="00BF159E" w:rsidRDefault="00BF159E" w:rsidP="005A4CCB">
      <w:pPr>
        <w:pStyle w:val="Heading4"/>
      </w:pPr>
      <w:r>
        <w:t>Vehicle Modeling</w:t>
      </w:r>
    </w:p>
    <w:p w14:paraId="3694573C" w14:textId="493643AF" w:rsidR="007C3E3E" w:rsidRDefault="00BD6DB7" w:rsidP="005A4CCB">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 xml:space="preserve">e reduction of the truck to a SDOF system collapses the spatial distribution of wheel loads to a single point load. Furthermore, the SDOF system can have only a single mode shape, while the vehicle will exhibit at least three dominant vertical modes (roll, pitch, and bounce). </w:t>
      </w:r>
      <w:r w:rsidR="009A0D55">
        <w:t>More complex models would be employed should this SDOF representation fail to provide results comparable to experimental results.</w:t>
      </w:r>
    </w:p>
    <w:p w14:paraId="044276C3" w14:textId="44433942" w:rsidR="00BD6DB7" w:rsidRDefault="00BD6DB7" w:rsidP="005A4CCB">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w:t>
      </w:r>
      <w:r>
        <w:lastRenderedPageBreak/>
        <w:t xml:space="preserve">frequency of the first mode of vibration was </w:t>
      </w:r>
      <w:r w:rsidR="004A1CEF">
        <w:t>identified</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965A46" w:rsidP="005A4CCB">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5A4CCB">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77777777" w:rsidR="009A0D55" w:rsidRDefault="004A1CEF" w:rsidP="005A4CCB">
      <w:r>
        <w:t xml:space="preserve">According the PSD estimate of </w:t>
      </w:r>
      <w:r w:rsidR="00BD6DB7" w:rsidRPr="006B2462">
        <w:t>truck acceleration records</w:t>
      </w:r>
      <w:r>
        <w:t>, the</w:t>
      </w:r>
      <w:r w:rsidR="00BD6DB7" w:rsidRPr="006B2462">
        <w:t xml:space="preserve"> first mode of vibration </w:t>
      </w:r>
      <w:r>
        <w:t>occurs at</w:t>
      </w:r>
      <w:r w:rsidR="00BD6DB7" w:rsidRPr="006B2462">
        <w:t xml:space="preserve"> 2.</w:t>
      </w:r>
      <w:r w:rsidR="00BD6DB7">
        <w:t>8</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5A4CCB">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w:t>
      </w:r>
      <w:r w:rsidR="000149F8">
        <w:t xml:space="preserve">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965A46" w:rsidP="005A4CCB">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5A4CCB">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5A4CCB">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5A4CCB">
                  <w:pPr>
                    <w:pStyle w:val="squish"/>
                    <w:jc w:val="center"/>
                  </w:pPr>
                </w:p>
              </w:tc>
              <w:tc>
                <w:tcPr>
                  <w:tcW w:w="1224" w:type="dxa"/>
                  <w:vAlign w:val="bottom"/>
                </w:tcPr>
                <w:p w14:paraId="4284BC4D" w14:textId="77777777" w:rsidR="00BD6DB7" w:rsidRDefault="00BD6DB7" w:rsidP="005A4CCB">
                  <w:pPr>
                    <w:pStyle w:val="squish"/>
                    <w:jc w:val="center"/>
                  </w:pPr>
                  <w:r>
                    <w:t>Value</w:t>
                  </w:r>
                </w:p>
              </w:tc>
              <w:tc>
                <w:tcPr>
                  <w:tcW w:w="968" w:type="dxa"/>
                  <w:vAlign w:val="bottom"/>
                </w:tcPr>
                <w:p w14:paraId="7938BE0B" w14:textId="77777777" w:rsidR="00BD6DB7" w:rsidRDefault="00BD6DB7" w:rsidP="005A4CCB">
                  <w:pPr>
                    <w:pStyle w:val="squish"/>
                    <w:jc w:val="center"/>
                  </w:pPr>
                  <w:r>
                    <w:t>Units</w:t>
                  </w:r>
                </w:p>
              </w:tc>
            </w:tr>
            <w:tr w:rsidR="00BD6DB7" w14:paraId="433EE088" w14:textId="77777777" w:rsidTr="00BD6DB7">
              <w:tc>
                <w:tcPr>
                  <w:tcW w:w="617" w:type="dxa"/>
                </w:tcPr>
                <w:p w14:paraId="7195BE69" w14:textId="77777777" w:rsidR="00BD6DB7" w:rsidRDefault="00BD6DB7" w:rsidP="005A4CCB">
                  <w:pPr>
                    <w:pStyle w:val="squish"/>
                    <w:jc w:val="center"/>
                  </w:pPr>
                  <w:proofErr w:type="spellStart"/>
                  <w:r>
                    <w:t>ks</w:t>
                  </w:r>
                  <w:proofErr w:type="spellEnd"/>
                </w:p>
              </w:tc>
              <w:tc>
                <w:tcPr>
                  <w:tcW w:w="1224" w:type="dxa"/>
                </w:tcPr>
                <w:p w14:paraId="18B6B131" w14:textId="77777777" w:rsidR="00BD6DB7" w:rsidRDefault="00BD6DB7" w:rsidP="005A4CCB">
                  <w:pPr>
                    <w:pStyle w:val="squish"/>
                    <w:jc w:val="center"/>
                  </w:pPr>
                  <w:r>
                    <w:t>36000</w:t>
                  </w:r>
                </w:p>
              </w:tc>
              <w:tc>
                <w:tcPr>
                  <w:tcW w:w="968" w:type="dxa"/>
                </w:tcPr>
                <w:p w14:paraId="33B85FC5" w14:textId="77777777" w:rsidR="00BD6DB7" w:rsidRDefault="00BD6DB7" w:rsidP="005A4CCB">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5A4CCB">
                  <w:pPr>
                    <w:pStyle w:val="squish"/>
                    <w:jc w:val="center"/>
                  </w:pPr>
                  <w:r>
                    <w:t>cs</w:t>
                  </w:r>
                </w:p>
              </w:tc>
              <w:tc>
                <w:tcPr>
                  <w:tcW w:w="1224" w:type="dxa"/>
                </w:tcPr>
                <w:p w14:paraId="3E12C144" w14:textId="77777777" w:rsidR="00BD6DB7" w:rsidRDefault="00BD6DB7" w:rsidP="005A4CCB">
                  <w:pPr>
                    <w:pStyle w:val="squish"/>
                    <w:jc w:val="center"/>
                  </w:pPr>
                  <w:r>
                    <w:t>410 (10%)</w:t>
                  </w:r>
                </w:p>
              </w:tc>
              <w:tc>
                <w:tcPr>
                  <w:tcW w:w="968" w:type="dxa"/>
                </w:tcPr>
                <w:p w14:paraId="708D128F" w14:textId="77777777" w:rsidR="00BD6DB7" w:rsidRDefault="00BD6DB7" w:rsidP="005A4CCB">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5A4CCB">
                  <w:pPr>
                    <w:pStyle w:val="squish"/>
                    <w:jc w:val="center"/>
                  </w:pPr>
                  <w:proofErr w:type="spellStart"/>
                  <w:r>
                    <w:t>ms</w:t>
                  </w:r>
                  <w:proofErr w:type="spellEnd"/>
                </w:p>
              </w:tc>
              <w:tc>
                <w:tcPr>
                  <w:tcW w:w="1224" w:type="dxa"/>
                </w:tcPr>
                <w:p w14:paraId="4FF2A05B" w14:textId="77777777" w:rsidR="00BD6DB7" w:rsidRDefault="00BD6DB7" w:rsidP="005A4CCB">
                  <w:pPr>
                    <w:pStyle w:val="squish"/>
                    <w:jc w:val="center"/>
                  </w:pPr>
                  <w:r>
                    <w:t>116.55</w:t>
                  </w:r>
                </w:p>
              </w:tc>
              <w:tc>
                <w:tcPr>
                  <w:tcW w:w="968" w:type="dxa"/>
                </w:tcPr>
                <w:p w14:paraId="29FEA883" w14:textId="77777777" w:rsidR="00BD6DB7" w:rsidRDefault="00BD6DB7" w:rsidP="005A4CCB">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5A4CCB">
                  <w:pPr>
                    <w:pStyle w:val="squish"/>
                    <w:jc w:val="center"/>
                  </w:pPr>
                  <w:r>
                    <w:t>mu</w:t>
                  </w:r>
                </w:p>
              </w:tc>
              <w:tc>
                <w:tcPr>
                  <w:tcW w:w="1224" w:type="dxa"/>
                </w:tcPr>
                <w:p w14:paraId="2B808B86" w14:textId="77777777" w:rsidR="003F01CB" w:rsidRDefault="003F01CB" w:rsidP="005A4CCB">
                  <w:pPr>
                    <w:pStyle w:val="squish"/>
                    <w:jc w:val="center"/>
                  </w:pPr>
                  <w:r>
                    <w:t>0</w:t>
                  </w:r>
                </w:p>
              </w:tc>
              <w:tc>
                <w:tcPr>
                  <w:tcW w:w="968" w:type="dxa"/>
                </w:tcPr>
                <w:p w14:paraId="7D7556AA" w14:textId="77777777" w:rsidR="003F01CB" w:rsidRDefault="003F01CB" w:rsidP="005A4CCB">
                  <w:pPr>
                    <w:pStyle w:val="squish"/>
                    <w:jc w:val="center"/>
                  </w:pPr>
                  <w:r>
                    <w:t>lb-s</w:t>
                  </w:r>
                  <w:r w:rsidRPr="0098365C">
                    <w:rPr>
                      <w:vertAlign w:val="superscript"/>
                    </w:rPr>
                    <w:t>2</w:t>
                  </w:r>
                  <w:r>
                    <w:t>/in</w:t>
                  </w:r>
                </w:p>
              </w:tc>
            </w:tr>
          </w:tbl>
          <w:p w14:paraId="763992B8" w14:textId="77777777" w:rsidR="0098365C" w:rsidRDefault="0098365C" w:rsidP="005A4CCB">
            <w:pPr>
              <w:pStyle w:val="squish"/>
              <w:jc w:val="center"/>
            </w:pPr>
          </w:p>
        </w:tc>
        <w:tc>
          <w:tcPr>
            <w:tcW w:w="1706" w:type="dxa"/>
            <w:vAlign w:val="center"/>
          </w:tcPr>
          <w:p w14:paraId="19BE993A" w14:textId="77777777" w:rsidR="0098365C" w:rsidRDefault="0098365C" w:rsidP="005A4CCB">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5A4CCB">
      <w:pPr>
        <w:pStyle w:val="Heading4"/>
      </w:pPr>
      <w:r>
        <w:t>Profile Consideration</w:t>
      </w:r>
    </w:p>
    <w:p w14:paraId="1A47B27F" w14:textId="77777777" w:rsidR="00E36645" w:rsidRDefault="00A14F77" w:rsidP="005A4CCB">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5A4CCB">
      <w:pPr>
        <w:jc w:val="center"/>
      </w:pPr>
      <w:r w:rsidRPr="00125E1E">
        <w:rPr>
          <w:noProof/>
        </w:rPr>
        <w:lastRenderedPageBreak/>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5F05695A" w14:textId="76AB0ECE" w:rsidR="00C53BF7" w:rsidRDefault="00120A9A" w:rsidP="005A4CCB">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p>
    <w:p w14:paraId="6DA796CE" w14:textId="77777777" w:rsidR="00172635" w:rsidRDefault="00172635" w:rsidP="005A4CCB">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5151595E" w14:textId="39EFC973" w:rsidR="00172635" w:rsidRDefault="00172635" w:rsidP="005A4CCB">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B23FA8">
        <w:rPr>
          <w:noProof/>
        </w:rPr>
        <w:t>30</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5A4CCB">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416876D3" w14:textId="0DC051E3" w:rsidR="00F11EF7" w:rsidRDefault="00F11EF7" w:rsidP="005A4CCB">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B23FA8">
        <w:rPr>
          <w:noProof/>
        </w:rPr>
        <w:t>31</w:t>
      </w:r>
      <w:r w:rsidR="003677FC">
        <w:rPr>
          <w:noProof/>
        </w:rPr>
        <w:fldChar w:fldCharType="end"/>
      </w:r>
      <w:r>
        <w:t>: Comparison of truck vertical acceleration for simulations with and without a profile included</w:t>
      </w:r>
    </w:p>
    <w:p w14:paraId="183FB130" w14:textId="77777777" w:rsidR="00BF159E" w:rsidRDefault="00E36645" w:rsidP="005A4CCB">
      <w:pPr>
        <w:pStyle w:val="Heading4"/>
      </w:pPr>
      <w:r>
        <w:t>Validation of VBI Simulation Methods</w:t>
      </w:r>
    </w:p>
    <w:p w14:paraId="5E7D4F95" w14:textId="25B9A955" w:rsidR="00E36645" w:rsidRDefault="00C55158" w:rsidP="00EC58A2">
      <w:proofErr w:type="gramStart"/>
      <w:r>
        <w:t>In an effort to</w:t>
      </w:r>
      <w:proofErr w:type="gramEnd"/>
      <w:r>
        <w:t xml:space="preserve"> </w:t>
      </w:r>
      <w:r w:rsidR="000149F8">
        <w:t>validate the</w:t>
      </w:r>
      <w:r w:rsidR="00F1420F">
        <w:t xml:space="preserve"> bridge and vehicle model and the overall </w:t>
      </w:r>
      <w:r w:rsidR="00F1420F">
        <w:t xml:space="preserve">VBI </w:t>
      </w:r>
      <w:r w:rsidR="00F1420F">
        <w:t xml:space="preserve">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3677FC">
                  <w:pPr>
                    <w:pStyle w:val="squish"/>
                    <w:jc w:val="center"/>
                  </w:pPr>
                </w:p>
              </w:tc>
              <w:tc>
                <w:tcPr>
                  <w:tcW w:w="1224" w:type="dxa"/>
                  <w:vAlign w:val="bottom"/>
                </w:tcPr>
                <w:p w14:paraId="587C4C4D" w14:textId="77777777" w:rsidR="009C25A3" w:rsidRDefault="009C25A3" w:rsidP="003677FC">
                  <w:pPr>
                    <w:pStyle w:val="squish"/>
                    <w:jc w:val="center"/>
                  </w:pPr>
                  <w:r>
                    <w:t>Value</w:t>
                  </w:r>
                </w:p>
              </w:tc>
              <w:tc>
                <w:tcPr>
                  <w:tcW w:w="968" w:type="dxa"/>
                  <w:vAlign w:val="bottom"/>
                </w:tcPr>
                <w:p w14:paraId="33881578" w14:textId="77777777" w:rsidR="009C25A3" w:rsidRDefault="009C25A3" w:rsidP="003677FC">
                  <w:pPr>
                    <w:pStyle w:val="squish"/>
                    <w:jc w:val="center"/>
                  </w:pPr>
                  <w:r>
                    <w:t>Units</w:t>
                  </w:r>
                </w:p>
              </w:tc>
            </w:tr>
            <w:tr w:rsidR="009C25A3" w14:paraId="5CF21087" w14:textId="77777777" w:rsidTr="003677FC">
              <w:tc>
                <w:tcPr>
                  <w:tcW w:w="617" w:type="dxa"/>
                </w:tcPr>
                <w:p w14:paraId="1D268197" w14:textId="77777777" w:rsidR="009C25A3" w:rsidRDefault="009C25A3" w:rsidP="003677FC">
                  <w:pPr>
                    <w:pStyle w:val="squish"/>
                    <w:jc w:val="center"/>
                  </w:pPr>
                  <w:proofErr w:type="spellStart"/>
                  <w:r>
                    <w:t>ks</w:t>
                  </w:r>
                  <w:proofErr w:type="spellEnd"/>
                </w:p>
              </w:tc>
              <w:tc>
                <w:tcPr>
                  <w:tcW w:w="1224" w:type="dxa"/>
                </w:tcPr>
                <w:p w14:paraId="69464543" w14:textId="77777777" w:rsidR="009C25A3" w:rsidRDefault="00CA6DFB" w:rsidP="003677FC">
                  <w:pPr>
                    <w:pStyle w:val="squish"/>
                    <w:jc w:val="center"/>
                  </w:pPr>
                  <w:r>
                    <w:t>36</w:t>
                  </w:r>
                  <w:r w:rsidR="009C25A3">
                    <w:t>000</w:t>
                  </w:r>
                </w:p>
              </w:tc>
              <w:tc>
                <w:tcPr>
                  <w:tcW w:w="968" w:type="dxa"/>
                </w:tcPr>
                <w:p w14:paraId="47DBF926" w14:textId="77777777" w:rsidR="009C25A3" w:rsidRDefault="009C25A3" w:rsidP="003677FC">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3677FC">
                  <w:pPr>
                    <w:pStyle w:val="squish"/>
                    <w:jc w:val="center"/>
                  </w:pPr>
                  <w:r>
                    <w:t>cs</w:t>
                  </w:r>
                </w:p>
              </w:tc>
              <w:tc>
                <w:tcPr>
                  <w:tcW w:w="1224" w:type="dxa"/>
                </w:tcPr>
                <w:p w14:paraId="00BB9040" w14:textId="77777777" w:rsidR="009C25A3" w:rsidRDefault="00CA6DFB" w:rsidP="003677FC">
                  <w:pPr>
                    <w:pStyle w:val="squish"/>
                    <w:jc w:val="center"/>
                  </w:pPr>
                  <w:r>
                    <w:t>429 (10%)</w:t>
                  </w:r>
                </w:p>
              </w:tc>
              <w:tc>
                <w:tcPr>
                  <w:tcW w:w="968" w:type="dxa"/>
                </w:tcPr>
                <w:p w14:paraId="369991CF" w14:textId="77777777" w:rsidR="009C25A3" w:rsidRDefault="009C25A3" w:rsidP="003677FC">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3677FC">
                  <w:pPr>
                    <w:pStyle w:val="squish"/>
                    <w:jc w:val="center"/>
                  </w:pPr>
                  <w:proofErr w:type="spellStart"/>
                  <w:r>
                    <w:t>ms</w:t>
                  </w:r>
                  <w:proofErr w:type="spellEnd"/>
                </w:p>
              </w:tc>
              <w:tc>
                <w:tcPr>
                  <w:tcW w:w="1224" w:type="dxa"/>
                </w:tcPr>
                <w:p w14:paraId="209B1552" w14:textId="77777777" w:rsidR="009C25A3" w:rsidRDefault="000537B3" w:rsidP="003677FC">
                  <w:pPr>
                    <w:pStyle w:val="squish"/>
                    <w:jc w:val="center"/>
                  </w:pPr>
                  <w:r>
                    <w:t>116.55</w:t>
                  </w:r>
                </w:p>
              </w:tc>
              <w:tc>
                <w:tcPr>
                  <w:tcW w:w="968" w:type="dxa"/>
                </w:tcPr>
                <w:p w14:paraId="788DA30F" w14:textId="77777777" w:rsidR="009C25A3" w:rsidRDefault="009C25A3" w:rsidP="003677FC">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3F01CB">
                  <w:pPr>
                    <w:pStyle w:val="squish"/>
                    <w:jc w:val="center"/>
                  </w:pPr>
                  <w:r>
                    <w:t>mu</w:t>
                  </w:r>
                </w:p>
              </w:tc>
              <w:tc>
                <w:tcPr>
                  <w:tcW w:w="1224" w:type="dxa"/>
                </w:tcPr>
                <w:p w14:paraId="49BC3FB9" w14:textId="77777777" w:rsidR="003F01CB" w:rsidRDefault="00C12B2A" w:rsidP="003F01CB">
                  <w:pPr>
                    <w:pStyle w:val="squish"/>
                    <w:jc w:val="center"/>
                  </w:pPr>
                  <w:r>
                    <w:t>0.0052</w:t>
                  </w:r>
                </w:p>
              </w:tc>
              <w:tc>
                <w:tcPr>
                  <w:tcW w:w="968" w:type="dxa"/>
                </w:tcPr>
                <w:p w14:paraId="55E56B7B" w14:textId="77777777" w:rsidR="003F01CB" w:rsidRDefault="003F01CB" w:rsidP="003F01CB">
                  <w:pPr>
                    <w:pStyle w:val="squish"/>
                    <w:jc w:val="center"/>
                  </w:pPr>
                  <w:r>
                    <w:t>lb-s</w:t>
                  </w:r>
                  <w:r w:rsidRPr="0098365C">
                    <w:rPr>
                      <w:vertAlign w:val="superscript"/>
                    </w:rPr>
                    <w:t>2</w:t>
                  </w:r>
                  <w:r>
                    <w:t>/in</w:t>
                  </w:r>
                </w:p>
              </w:tc>
            </w:tr>
          </w:tbl>
          <w:p w14:paraId="4150C5B6" w14:textId="77777777" w:rsidR="009C25A3" w:rsidRDefault="009C25A3" w:rsidP="003677FC">
            <w:pPr>
              <w:pStyle w:val="squish"/>
              <w:jc w:val="center"/>
            </w:pPr>
          </w:p>
        </w:tc>
        <w:tc>
          <w:tcPr>
            <w:tcW w:w="1706" w:type="dxa"/>
            <w:vAlign w:val="center"/>
          </w:tcPr>
          <w:p w14:paraId="52BDBD3E" w14:textId="77777777" w:rsidR="009C25A3" w:rsidRDefault="009C25A3" w:rsidP="003677FC">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1D95AF2"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w:t>
      </w:r>
      <w:r w:rsidR="00CA6DFB">
        <w:lastRenderedPageBreak/>
        <w:t xml:space="preserve">lane of the east-bound side and the measured profile of the right wheel line. </w:t>
      </w:r>
      <w:r w:rsidR="001D1E9E">
        <w:t>Vehicle speed was set to 715 in/sec (18.2 m/s).</w:t>
      </w:r>
    </w:p>
    <w:p w14:paraId="18F379A4" w14:textId="77777777" w:rsidR="0014797F" w:rsidRDefault="003677FC" w:rsidP="0014797F">
      <w:pPr>
        <w:keepNext/>
      </w:pPr>
      <w:r>
        <w:rPr>
          <w:noProof/>
        </w:rPr>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4F8E523B" w14:textId="3400CEFB" w:rsidR="00DB4522" w:rsidRDefault="0014797F" w:rsidP="001D1E9E">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B23FA8">
        <w:rPr>
          <w:noProof/>
        </w:rPr>
        <w:t>32</w:t>
      </w:r>
      <w:r w:rsidR="003677FC">
        <w:rPr>
          <w:noProof/>
        </w:rPr>
        <w:fldChar w:fldCharType="end"/>
      </w:r>
      <w:r>
        <w:t>: Truck vertical acceleration (simulation vs. experimental)</w:t>
      </w:r>
    </w:p>
    <w:p w14:paraId="21F5907B" w14:textId="77777777" w:rsidR="0014797F" w:rsidRDefault="009B2F12" w:rsidP="0014797F">
      <w:pPr>
        <w:keepNext/>
      </w:pPr>
      <w:r>
        <w:rPr>
          <w:noProof/>
        </w:rPr>
        <w:drawing>
          <wp:inline distT="0" distB="0" distL="0" distR="0" wp14:anchorId="2F4B5503" wp14:editId="66851643">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4B47980" w14:textId="47CC1607" w:rsidR="0014797F" w:rsidRDefault="0014797F" w:rsidP="001D1E9E">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B23FA8">
        <w:rPr>
          <w:noProof/>
        </w:rPr>
        <w:t>33</w:t>
      </w:r>
      <w:r w:rsidR="003677FC">
        <w:rPr>
          <w:noProof/>
        </w:rPr>
        <w:fldChar w:fldCharType="end"/>
      </w:r>
      <w:r>
        <w:t>: Bridge vertical acceleration at midspan of span 3</w:t>
      </w:r>
    </w:p>
    <w:p w14:paraId="7AA613E4" w14:textId="77777777" w:rsidR="00CA6DFB" w:rsidRDefault="009B2F12" w:rsidP="00CA6DFB">
      <w:pPr>
        <w:keepNext/>
      </w:pPr>
      <w:r>
        <w:rPr>
          <w:noProof/>
        </w:rPr>
        <w:lastRenderedPageBreak/>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5055FD59" w14:textId="741DEE61" w:rsidR="00C55158" w:rsidRDefault="00CA6DFB" w:rsidP="001D1E9E">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B23FA8">
        <w:rPr>
          <w:noProof/>
        </w:rPr>
        <w:t>34</w:t>
      </w:r>
      <w:r w:rsidR="003B4BA6">
        <w:rPr>
          <w:noProof/>
        </w:rPr>
        <w:fldChar w:fldCharType="end"/>
      </w:r>
      <w:r>
        <w:t>: Bridge vertical acceleration at midspan of span 7</w:t>
      </w:r>
    </w:p>
    <w:p w14:paraId="0DE5325A" w14:textId="36EB6CF6" w:rsidR="00D275D4" w:rsidRDefault="0003154C" w:rsidP="0003154C">
      <w:r>
        <w:t xml:space="preserve">These simulation results demonstrate the model’s capability of simulating vehicle-bridge interaction and the role of roadway profile on that interaction. </w:t>
      </w:r>
    </w:p>
    <w:p w14:paraId="00BFE80C" w14:textId="5490EF71" w:rsidR="00F42DB5" w:rsidRDefault="00F42DB5" w:rsidP="00F42DB5">
      <w:pPr>
        <w:pStyle w:val="Heading4"/>
      </w:pPr>
      <w:r>
        <w:t>Simulated Amplification</w:t>
      </w:r>
    </w:p>
    <w:p w14:paraId="573EB37E" w14:textId="69B3F7F2" w:rsidR="00F42DB5" w:rsidRDefault="00E72AFB" w:rsidP="00F42DB5">
      <w:r>
        <w:t xml:space="preserve">The simulations presented above wer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lastRenderedPageBreak/>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6F4CC3DD" w14:textId="74EDAD5D" w:rsidR="001D1E9E" w:rsidRDefault="001D1E9E" w:rsidP="001D1E9E">
      <w:pPr>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5D20BE92" w14:textId="4D38355B" w:rsidR="001D1E9E" w:rsidRDefault="001D1E9E" w:rsidP="001D1E9E">
      <w:r>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lastRenderedPageBreak/>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101C6341" w14:textId="0C1B8922"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Pr>
          <w:noProof/>
        </w:rPr>
        <w:t>35</w:t>
      </w:r>
      <w:r w:rsidR="00965A46">
        <w:rPr>
          <w:noProof/>
        </w:rPr>
        <w:fldChar w:fldCharType="end"/>
      </w:r>
      <w:r>
        <w:t>: Maximum Displacement Amplification for Varying Speeds</w:t>
      </w:r>
    </w:p>
    <w:p w14:paraId="2CC95334" w14:textId="77777777" w:rsidR="00D275D4" w:rsidRDefault="0003154C" w:rsidP="00D275D4">
      <w:pPr>
        <w:pStyle w:val="Heading3"/>
      </w:pPr>
      <w:bookmarkStart w:id="16" w:name="_Toc536017952"/>
      <w:r>
        <w:t xml:space="preserve">Test </w:t>
      </w:r>
      <w:r w:rsidR="00D275D4">
        <w:t>Conclusions</w:t>
      </w:r>
      <w:bookmarkEnd w:id="16"/>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504E1EE6" w14:textId="0B9A219E"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14:paraId="1C49B551" w14:textId="77777777" w:rsidR="0004731A" w:rsidRDefault="0004731A" w:rsidP="0004731A">
      <w:pPr>
        <w:pStyle w:val="Heading2"/>
      </w:pPr>
      <w:bookmarkStart w:id="17" w:name="_Toc536017953"/>
      <w:r>
        <w:lastRenderedPageBreak/>
        <w:t>Simulating VBI</w:t>
      </w:r>
      <w:bookmarkEnd w:id="17"/>
    </w:p>
    <w:p w14:paraId="4E11CF3F" w14:textId="09E7CCEE" w:rsidR="008B7CAE" w:rsidRPr="008B7CAE" w:rsidRDefault="008B7CAE" w:rsidP="008B7CAE">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14:paraId="1C48782F" w14:textId="77777777" w:rsidR="0004731A" w:rsidRDefault="0004731A" w:rsidP="0004731A">
      <w:pPr>
        <w:pStyle w:val="Heading3"/>
      </w:pPr>
      <w:bookmarkStart w:id="18" w:name="_Toc536017954"/>
      <w:r>
        <w:t>Bridge and vehicle decoupled</w:t>
      </w:r>
      <w:bookmarkEnd w:id="18"/>
    </w:p>
    <w:p w14:paraId="233763D0" w14:textId="77777777"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14:paraId="4AB0E3FB" w14:textId="77777777" w:rsidTr="00851911">
        <w:tc>
          <w:tcPr>
            <w:tcW w:w="2165" w:type="dxa"/>
            <w:vAlign w:val="center"/>
          </w:tcPr>
          <w:p w14:paraId="1EFCFA02" w14:textId="77777777" w:rsidR="00851911" w:rsidRPr="00851911" w:rsidRDefault="00851911" w:rsidP="00851911">
            <w:pPr>
              <w:pStyle w:val="squish"/>
            </w:pPr>
            <w:r w:rsidRPr="00851911">
              <w:rPr>
                <w:noProof/>
              </w:rPr>
              <w:drawing>
                <wp:inline distT="0" distB="0" distL="0" distR="0" wp14:anchorId="4A6B8079" wp14:editId="192C877D">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14:paraId="6A0FD13A" w14:textId="77777777" w:rsidR="00851911" w:rsidRPr="00851911" w:rsidRDefault="00851911" w:rsidP="00851911">
            <w:pPr>
              <w:pStyle w:val="squish"/>
            </w:pPr>
            <w:r w:rsidRPr="00851911">
              <w:rPr>
                <w:noProof/>
              </w:rPr>
              <mc:AlternateContent>
                <mc:Choice Requires="wps">
                  <w:drawing>
                    <wp:inline distT="0" distB="0" distL="0" distR="0" wp14:anchorId="5C567E9B" wp14:editId="7D43E2FC">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2B542B"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14:paraId="7BDA883E" w14:textId="77777777" w:rsidR="00851911" w:rsidRDefault="00851911" w:rsidP="00851911">
            <w:pPr>
              <w:pStyle w:val="squish"/>
              <w:keepNext/>
            </w:pPr>
            <w:r w:rsidRPr="00851911">
              <w:rPr>
                <w:noProof/>
              </w:rPr>
              <w:drawing>
                <wp:inline distT="0" distB="0" distL="0" distR="0" wp14:anchorId="3067E638" wp14:editId="1CF7B1CF">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657600" cy="1056640"/>
                          </a:xfrm>
                          <a:prstGeom prst="rect">
                            <a:avLst/>
                          </a:prstGeom>
                        </pic:spPr>
                      </pic:pic>
                    </a:graphicData>
                  </a:graphic>
                </wp:inline>
              </w:drawing>
            </w:r>
          </w:p>
          <w:p w14:paraId="09A99B21" w14:textId="77777777" w:rsidR="00851911" w:rsidRPr="00851911" w:rsidRDefault="00851911" w:rsidP="00851911">
            <w:pPr>
              <w:pStyle w:val="Caption"/>
              <w:jc w:val="left"/>
            </w:pPr>
          </w:p>
        </w:tc>
      </w:tr>
    </w:tbl>
    <w:p w14:paraId="7F26E75A" w14:textId="0BD37A0E"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B23FA8">
        <w:rPr>
          <w:noProof/>
        </w:rPr>
        <w:t>36</w:t>
      </w:r>
      <w:r w:rsidR="003B4BA6">
        <w:rPr>
          <w:noProof/>
        </w:rPr>
        <w:fldChar w:fldCharType="end"/>
      </w:r>
      <w:r w:rsidRPr="00851911">
        <w:t>: Diagram of Decoupled Model</w:t>
      </w:r>
    </w:p>
    <w:p w14:paraId="1286595D" w14:textId="77777777" w:rsidR="00851911" w:rsidRDefault="00851911" w:rsidP="00851911">
      <w:pPr>
        <w:keepNext/>
        <w:jc w:val="center"/>
      </w:pPr>
      <w:r>
        <w:rPr>
          <w:noProof/>
        </w:rPr>
        <w:lastRenderedPageBreak/>
        <w:drawing>
          <wp:inline distT="0" distB="0" distL="0" distR="0" wp14:anchorId="656D2644" wp14:editId="2761F744">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72000" cy="2084917"/>
                    </a:xfrm>
                    <a:prstGeom prst="rect">
                      <a:avLst/>
                    </a:prstGeom>
                  </pic:spPr>
                </pic:pic>
              </a:graphicData>
            </a:graphic>
          </wp:inline>
        </w:drawing>
      </w:r>
    </w:p>
    <w:p w14:paraId="471F0D64" w14:textId="27654AAF"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B23FA8">
        <w:rPr>
          <w:noProof/>
        </w:rPr>
        <w:t>37</w:t>
      </w:r>
      <w:r w:rsidR="003B4BA6">
        <w:rPr>
          <w:noProof/>
        </w:rPr>
        <w:fldChar w:fldCharType="end"/>
      </w:r>
      <w:r>
        <w:t>: Diagram of Coupled 2-DOF Model</w:t>
      </w:r>
    </w:p>
    <w:p w14:paraId="0D518F8C" w14:textId="77777777"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14:paraId="0CFC95A6" w14:textId="77777777" w:rsidR="00700FD6" w:rsidRDefault="00851911" w:rsidP="00C274C6">
      <w:r w:rsidRPr="00851911">
        <w:rPr>
          <w:noProof/>
        </w:rPr>
        <w:drawing>
          <wp:inline distT="0" distB="0" distL="0" distR="0" wp14:anchorId="7457A924" wp14:editId="6200C82E">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3">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14:paraId="5105C617" w14:textId="04ABD4AC"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w:t>
      </w:r>
      <w:r w:rsidR="00273492">
        <w:t xml:space="preserve"> This is because the bridge serves to absorb the vehicle motion as energy is transferred from the vehicle to the bridge. </w:t>
      </w:r>
      <w:r w:rsidR="00B835AE">
        <w:t xml:space="preserve">It is therefore </w:t>
      </w:r>
      <w:r w:rsidR="00B835AE">
        <w:lastRenderedPageBreak/>
        <w:t>recommended that any simulation of bridges under vehicle crossings include the interaction of the two systems</w:t>
      </w:r>
      <w:r w:rsidR="00AB3CB3">
        <w:t>.</w:t>
      </w:r>
    </w:p>
    <w:p w14:paraId="658D3074" w14:textId="236926E5" w:rsidR="0004731A" w:rsidRDefault="00BF5223" w:rsidP="00C274C6">
      <w:pPr>
        <w:pStyle w:val="Heading3"/>
      </w:pPr>
      <w:r>
        <w:t>Influential System Parameters</w:t>
      </w:r>
    </w:p>
    <w:p w14:paraId="7488B2A5" w14:textId="77777777"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14:paraId="3B3A6259" w14:textId="0E5C6B9F"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BF5223">
        <w:t>with a frequency determined by</w:t>
      </w:r>
      <w:r w:rsidR="00793162">
        <w:t xml:space="preserve"> the velocity of the vehicle. </w:t>
      </w:r>
      <w:r w:rsidR="00306CE6">
        <w:t>A</w:t>
      </w:r>
      <w:r w:rsidR="00793162">
        <w:t xml:space="preserve"> profile with a given spatial frequency will </w:t>
      </w:r>
      <w:r w:rsidR="00BF5223">
        <w:t xml:space="preserve">therefore </w:t>
      </w:r>
      <w:r w:rsidR="00793162">
        <w:t xml:space="preserve">induce a force that acts on the vehicle with a frequency equal to the product of the spatial frequency and vehicle velocity. </w:t>
      </w:r>
      <w:r w:rsidR="00306CE6">
        <w:t xml:space="preserve">Therefore, the effect of the is dependent on the velocity of the vehicle. </w:t>
      </w:r>
    </w:p>
    <w:p w14:paraId="49DBB44B" w14:textId="77777777"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14:paraId="0CA0716C" w14:textId="77777777" w:rsidR="0038514E" w:rsidRDefault="0038514E" w:rsidP="0038514E">
      <w:pPr>
        <w:jc w:val="center"/>
      </w:pPr>
      <w:r>
        <w:rPr>
          <w:noProof/>
        </w:rPr>
        <w:lastRenderedPageBreak/>
        <w:drawing>
          <wp:inline distT="0" distB="0" distL="0" distR="0" wp14:anchorId="530C8186" wp14:editId="21D1D257">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6CA31340" w14:textId="1405DF42" w:rsidR="003B4A17" w:rsidRDefault="003B4A17" w:rsidP="001C2928">
      <w:r>
        <w:t xml:space="preserve">The bridge displacement amplification </w:t>
      </w:r>
      <w:r w:rsidR="008B5610">
        <w:t>was</w:t>
      </w:r>
      <w:r>
        <w:t xml:space="preserve"> calculated by dividing the maximum midspan displacement by the</w:t>
      </w:r>
      <w:r w:rsidR="00FB23C2">
        <w:t xml:space="preserve"> </w:t>
      </w:r>
      <w:r>
        <w:t xml:space="preserve">static </w:t>
      </w:r>
      <w:r w:rsidR="00FB23C2">
        <w:t>bridge displacement</w:t>
      </w:r>
      <w:r>
        <w:t xml:space="preserve">. The vehicle contact force amplification </w:t>
      </w:r>
      <w:r w:rsidR="003807A0">
        <w:t>was</w:t>
      </w:r>
      <w:r>
        <w:t xml:space="preserve"> calculated by dividing the maximum contact force by the vehicle’s weight. </w:t>
      </w:r>
    </w:p>
    <w:p w14:paraId="472668E0" w14:textId="77777777" w:rsidR="00851911" w:rsidRDefault="00851911" w:rsidP="00851911">
      <w:pPr>
        <w:pStyle w:val="Heading4"/>
      </w:pPr>
      <w:r>
        <w:t>Multi-dimensional parametric study</w:t>
      </w:r>
    </w:p>
    <w:p w14:paraId="27923610" w14:textId="77777777"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14:paraId="4C28A567" w14:textId="77777777"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14:paraId="2F30D1BD" w14:textId="77777777"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B15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1BB41B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78B37C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2E7711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14:paraId="63EB1244" w14:textId="77777777" w:rsidR="00851911" w:rsidRPr="00851911" w:rsidRDefault="00851911" w:rsidP="00851911">
            <w:pPr>
              <w:pStyle w:val="squish"/>
              <w:rPr>
                <w:rFonts w:ascii="Calibri" w:hAnsi="Calibri" w:cs="Calibri"/>
                <w:color w:val="000000"/>
              </w:rPr>
            </w:pPr>
          </w:p>
        </w:tc>
      </w:tr>
      <w:tr w:rsidR="00851911" w:rsidRPr="00851911" w14:paraId="20623D82" w14:textId="77777777"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E2D1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DF3DE6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FA837F0"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376CB3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F5E5BA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EE5C9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14:paraId="589BA302"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73DE705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37891B8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1F1634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47B84B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19E86F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14:paraId="49ABA311"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3F0E5495" w14:textId="77777777"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65C969C7"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AEBE04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6077C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84F687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9682A3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14:paraId="7C28A9FD"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14:paraId="0ECB3D61"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3CFB3C5"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23045A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0ED4DF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AD4FA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79672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1C2873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2C2C13A8"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5FE5C46" w14:textId="77777777"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14:paraId="2A26BF7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14:paraId="2B8B665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14:paraId="1DE1B6A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14:paraId="7727F99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539F953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31FAE21C" w14:textId="77777777"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14:paraId="03EF56F4" w14:textId="77777777" w:rsidTr="00851911">
        <w:trPr>
          <w:trHeight w:val="288"/>
          <w:jc w:val="center"/>
        </w:trPr>
        <w:tc>
          <w:tcPr>
            <w:tcW w:w="1643" w:type="dxa"/>
            <w:tcBorders>
              <w:bottom w:val="single" w:sz="4" w:space="0" w:color="auto"/>
            </w:tcBorders>
            <w:shd w:val="clear" w:color="auto" w:fill="auto"/>
            <w:noWrap/>
            <w:vAlign w:val="bottom"/>
            <w:hideMark/>
          </w:tcPr>
          <w:p w14:paraId="00C109FE" w14:textId="77777777"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14:paraId="08A9032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14:paraId="56E9E91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14:paraId="66A1315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14:paraId="50EE244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14:paraId="5AF1A90E" w14:textId="77777777" w:rsidR="00851911" w:rsidRPr="00851911" w:rsidRDefault="00851911" w:rsidP="00851911">
            <w:pPr>
              <w:pStyle w:val="squish"/>
              <w:rPr>
                <w:rFonts w:ascii="Calibri" w:hAnsi="Calibri" w:cs="Calibri"/>
                <w:color w:val="000000"/>
              </w:rPr>
            </w:pPr>
          </w:p>
        </w:tc>
      </w:tr>
      <w:tr w:rsidR="00851911" w:rsidRPr="00851911" w14:paraId="246B9EB8"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0FE7927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lastRenderedPageBreak/>
              <w:t>Mass</w:t>
            </w:r>
          </w:p>
        </w:tc>
        <w:tc>
          <w:tcPr>
            <w:tcW w:w="960" w:type="dxa"/>
            <w:tcBorders>
              <w:top w:val="single" w:sz="4" w:space="0" w:color="auto"/>
              <w:bottom w:val="single" w:sz="4" w:space="0" w:color="auto"/>
            </w:tcBorders>
            <w:shd w:val="clear" w:color="auto" w:fill="auto"/>
            <w:noWrap/>
            <w:vAlign w:val="bottom"/>
            <w:hideMark/>
          </w:tcPr>
          <w:p w14:paraId="41EA2E6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14:paraId="5002089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7910826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096701A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4FB66C75"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47EFBEC7"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4FB4C6F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14:paraId="6542E96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14:paraId="5301A45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14:paraId="010A316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14:paraId="7F157B0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761CBF9C"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14:paraId="18FB100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5376C2EA"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14:paraId="0E20770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14:paraId="0E842B1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7F7573A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57E3DD1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BA6619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54B4A14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72A300DC" w14:textId="77777777"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14:paraId="7264DEB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14:paraId="22C1412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14:paraId="6AECC52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14:paraId="1853BF5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FE0F8C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7E074E68" w14:textId="77777777"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14:paraId="2C181182" w14:textId="77777777" w:rsidTr="00851911">
        <w:trPr>
          <w:cantSplit/>
          <w:trHeight w:val="1134"/>
        </w:trPr>
        <w:tc>
          <w:tcPr>
            <w:tcW w:w="455" w:type="dxa"/>
            <w:textDirection w:val="btLr"/>
            <w:vAlign w:val="center"/>
          </w:tcPr>
          <w:p w14:paraId="7957F1FA" w14:textId="77777777" w:rsidR="00851911" w:rsidRDefault="00851911" w:rsidP="00851911">
            <w:pPr>
              <w:pStyle w:val="squish"/>
              <w:ind w:left="113" w:right="113"/>
              <w:jc w:val="center"/>
            </w:pPr>
            <w:r>
              <w:t>Bridge Displacement Amplification</w:t>
            </w:r>
          </w:p>
        </w:tc>
        <w:tc>
          <w:tcPr>
            <w:tcW w:w="7830" w:type="dxa"/>
            <w:gridSpan w:val="2"/>
          </w:tcPr>
          <w:p w14:paraId="3DEAE9F3" w14:textId="77777777" w:rsidR="00851911" w:rsidRDefault="00851911" w:rsidP="00851911">
            <w:pPr>
              <w:pStyle w:val="squish"/>
            </w:pPr>
            <w:r w:rsidRPr="00851911">
              <w:rPr>
                <w:noProof/>
              </w:rPr>
              <w:drawing>
                <wp:inline distT="0" distB="0" distL="0" distR="0" wp14:anchorId="097F1339" wp14:editId="6B112D59">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14:paraId="781DD8EE" w14:textId="77777777" w:rsidR="00851911" w:rsidRDefault="00851911" w:rsidP="00851911">
            <w:pPr>
              <w:pStyle w:val="squish"/>
              <w:ind w:left="113" w:right="113"/>
              <w:jc w:val="center"/>
            </w:pPr>
            <w:r>
              <w:t>Vehicle Contact Force Amplification</w:t>
            </w:r>
          </w:p>
        </w:tc>
      </w:tr>
      <w:tr w:rsidR="00851911" w14:paraId="6C7CB98D" w14:textId="77777777" w:rsidTr="00851911">
        <w:trPr>
          <w:trHeight w:val="575"/>
        </w:trPr>
        <w:tc>
          <w:tcPr>
            <w:tcW w:w="455" w:type="dxa"/>
          </w:tcPr>
          <w:p w14:paraId="32646332" w14:textId="77777777" w:rsidR="00851911" w:rsidRDefault="00851911" w:rsidP="00851911">
            <w:pPr>
              <w:pStyle w:val="squish"/>
            </w:pPr>
          </w:p>
        </w:tc>
        <w:tc>
          <w:tcPr>
            <w:tcW w:w="5760" w:type="dxa"/>
          </w:tcPr>
          <w:p w14:paraId="503E4D21" w14:textId="77777777" w:rsidR="00851911" w:rsidRDefault="00851911" w:rsidP="00851911">
            <w:pPr>
              <w:pStyle w:val="squish"/>
              <w:ind w:right="816"/>
              <w:jc w:val="right"/>
            </w:pPr>
            <w:r>
              <w:t>Forcing Frequency (Hz)</w:t>
            </w:r>
          </w:p>
        </w:tc>
        <w:tc>
          <w:tcPr>
            <w:tcW w:w="2455" w:type="dxa"/>
            <w:gridSpan w:val="2"/>
          </w:tcPr>
          <w:p w14:paraId="0121CE46" w14:textId="77777777" w:rsidR="00851911" w:rsidRDefault="00851911" w:rsidP="00851911">
            <w:pPr>
              <w:pStyle w:val="squish"/>
            </w:pPr>
            <w:r>
              <w:rPr>
                <w:noProof/>
              </w:rPr>
              <w:drawing>
                <wp:anchor distT="0" distB="0" distL="114300" distR="114300" simplePos="0" relativeHeight="251654144" behindDoc="1" locked="0" layoutInCell="1" allowOverlap="1" wp14:anchorId="0D059FA7" wp14:editId="2BCA87EF">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14:paraId="08F2FA65" w14:textId="77777777" w:rsidR="00851911" w:rsidRDefault="00851911" w:rsidP="00851911">
            <w:pPr>
              <w:pStyle w:val="squish"/>
            </w:pPr>
            <w:r>
              <w:t>Vehicle Response</w:t>
            </w:r>
          </w:p>
        </w:tc>
      </w:tr>
    </w:tbl>
    <w:p w14:paraId="07E738CB" w14:textId="77777777"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14:paraId="6FCB607A" w14:textId="77777777" w:rsidTr="00586742">
        <w:tc>
          <w:tcPr>
            <w:tcW w:w="7776" w:type="dxa"/>
            <w:vAlign w:val="center"/>
          </w:tcPr>
          <w:p w14:paraId="4C7A8874" w14:textId="77777777" w:rsidR="00586742" w:rsidRPr="00CB0CF3" w:rsidRDefault="00965A46"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14:paraId="13D1B9A3" w14:textId="77777777"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14:paraId="68412659" w14:textId="77777777" w:rsidR="00851911" w:rsidRDefault="003B4A17" w:rsidP="003B4A17">
      <w:r>
        <w:t xml:space="preserve">The vehicle contact force amplification is calculated by dividing the maximum contact force by the static force of the vehicle which is merely the vehicle’s weight. </w:t>
      </w:r>
    </w:p>
    <w:p w14:paraId="4F23233D" w14:textId="5F48A23E" w:rsidR="00FC55BA" w:rsidRDefault="00FC55BA" w:rsidP="001C2928">
      <w:r>
        <w:t>Simulations with the 5 idealized bridge models were again performed with the simplified state-space model</w:t>
      </w:r>
      <w:r w:rsidR="004D6958">
        <w:t xml:space="preserve"> and an artificial profile</w:t>
      </w:r>
      <w:r w:rsidR="004D6958" w:rsidRPr="004D6958">
        <w:t xml:space="preserve"> </w:t>
      </w:r>
      <w:r w:rsidR="004D6958">
        <w:t>created according to ISO 8608 standards (C</w:t>
      </w:r>
      <w:r w:rsidR="004D6958" w:rsidRPr="00851911">
        <w:rPr>
          <w:vertAlign w:val="subscript"/>
        </w:rPr>
        <w:t>10</w:t>
      </w:r>
      <w:r w:rsidR="004D6958">
        <w:t xml:space="preserve"> = 300; w = -2)</w:t>
      </w:r>
      <w:r>
        <w:t xml:space="preserve">. </w:t>
      </w:r>
      <w:r>
        <w:lastRenderedPageBreak/>
        <w:t xml:space="preserve">The vehicle parameters were varied such that their natural frequency was a function of bridge natural frequency. The mass of the vehicles was held constant at 200 </w:t>
      </w:r>
      <w:proofErr w:type="spellStart"/>
      <w:r>
        <w:t>slinch</w:t>
      </w:r>
      <w:proofErr w:type="spellEnd"/>
      <w:r w:rsidR="00757711">
        <w:t xml:space="preserve"> (</w:t>
      </w:r>
      <w:r w:rsidR="00757711" w:rsidRPr="00757711">
        <w:t>35025</w:t>
      </w:r>
      <w:r w:rsidR="00757711">
        <w:t xml:space="preserve"> kg)</w:t>
      </w:r>
      <w:r>
        <w:t>,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w:t>
      </w:r>
    </w:p>
    <w:p w14:paraId="2233CB07" w14:textId="1B307DD0" w:rsidR="00FC55BA" w:rsidRDefault="009339B8" w:rsidP="001C2928">
      <w:r w:rsidRPr="009339B8">
        <w:rPr>
          <w:noProof/>
        </w:rPr>
        <w:drawing>
          <wp:inline distT="0" distB="0" distL="0" distR="0" wp14:anchorId="01041F9D" wp14:editId="3B71E379">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E575AC6" w14:textId="54FA67B6" w:rsidR="009339B8" w:rsidRDefault="009339B8" w:rsidP="001C2928">
      <w:r>
        <w:t>The following tables summarizes the frequency factor at which a maximum response as achieved.</w:t>
      </w:r>
    </w:p>
    <w:p w14:paraId="55AF93DA" w14:textId="7DE5478D" w:rsidR="00757711" w:rsidRDefault="00757711" w:rsidP="00757711">
      <w:pPr>
        <w:pStyle w:val="Caption"/>
        <w:keepNext/>
      </w:pPr>
      <w:r>
        <w:t xml:space="preserve">Table </w:t>
      </w:r>
      <w:r w:rsidR="00965A46">
        <w:rPr>
          <w:noProof/>
        </w:rPr>
        <w:fldChar w:fldCharType="begin"/>
      </w:r>
      <w:r w:rsidR="00965A46">
        <w:rPr>
          <w:noProof/>
        </w:rPr>
        <w:instrText xml:space="preserve"> SEQ Table \* ARABIC </w:instrText>
      </w:r>
      <w:r w:rsidR="00965A46">
        <w:rPr>
          <w:noProof/>
        </w:rPr>
        <w:fldChar w:fldCharType="separate"/>
      </w:r>
      <w:r w:rsidR="007424FF">
        <w:rPr>
          <w:noProof/>
        </w:rPr>
        <w:t>7</w:t>
      </w:r>
      <w:r w:rsidR="00965A46">
        <w:rPr>
          <w:noProof/>
        </w:rPr>
        <w:fldChar w:fldCharType="end"/>
      </w:r>
      <w:r>
        <w:t>: Frequency Factor for Maximum Amplification</w:t>
      </w:r>
    </w:p>
    <w:tbl>
      <w:tblPr>
        <w:tblStyle w:val="TableGrid"/>
        <w:tblW w:w="0" w:type="auto"/>
        <w:jc w:val="center"/>
        <w:tblLook w:val="04A0" w:firstRow="1" w:lastRow="0" w:firstColumn="1" w:lastColumn="0" w:noHBand="0" w:noVBand="1"/>
      </w:tblPr>
      <w:tblGrid>
        <w:gridCol w:w="1013"/>
        <w:gridCol w:w="1297"/>
      </w:tblGrid>
      <w:tr w:rsidR="004D6958" w14:paraId="2610C3FB" w14:textId="77777777" w:rsidTr="00757711">
        <w:trPr>
          <w:trHeight w:val="523"/>
          <w:jc w:val="center"/>
        </w:trPr>
        <w:tc>
          <w:tcPr>
            <w:tcW w:w="1013" w:type="dxa"/>
            <w:vAlign w:val="center"/>
          </w:tcPr>
          <w:p w14:paraId="022CA9E1" w14:textId="77777777" w:rsidR="004D6958" w:rsidRDefault="004D6958" w:rsidP="00757711">
            <w:pPr>
              <w:pStyle w:val="squish"/>
              <w:jc w:val="center"/>
            </w:pPr>
          </w:p>
        </w:tc>
        <w:tc>
          <w:tcPr>
            <w:tcW w:w="1297" w:type="dxa"/>
            <w:vAlign w:val="center"/>
          </w:tcPr>
          <w:p w14:paraId="067DE041" w14:textId="41D3BE02" w:rsidR="004D6958" w:rsidRDefault="004D6958" w:rsidP="00757711">
            <w:pPr>
              <w:pStyle w:val="squish"/>
              <w:jc w:val="center"/>
              <w:rPr>
                <w:rFonts w:ascii="Calibri" w:hAnsi="Calibri" w:cs="Calibri"/>
                <w:color w:val="000000"/>
              </w:rPr>
            </w:pPr>
            <w:r>
              <w:rPr>
                <w:rFonts w:ascii="Calibri" w:hAnsi="Calibri" w:cs="Calibri"/>
                <w:color w:val="000000"/>
              </w:rPr>
              <w:t>Freq. Fact</w:t>
            </w:r>
            <w:r w:rsidR="00757711">
              <w:rPr>
                <w:rFonts w:ascii="Calibri" w:hAnsi="Calibri" w:cs="Calibri"/>
                <w:color w:val="000000"/>
              </w:rPr>
              <w:t>or</w:t>
            </w:r>
          </w:p>
        </w:tc>
      </w:tr>
      <w:tr w:rsidR="009339B8" w14:paraId="602DE83E" w14:textId="77777777" w:rsidTr="00757711">
        <w:trPr>
          <w:trHeight w:val="255"/>
          <w:jc w:val="center"/>
        </w:trPr>
        <w:tc>
          <w:tcPr>
            <w:tcW w:w="1013" w:type="dxa"/>
            <w:vAlign w:val="center"/>
          </w:tcPr>
          <w:p w14:paraId="45D6F441" w14:textId="6D2E081F" w:rsidR="009339B8" w:rsidRDefault="009339B8" w:rsidP="00757711">
            <w:pPr>
              <w:pStyle w:val="squish"/>
              <w:jc w:val="center"/>
            </w:pPr>
            <w:r>
              <w:t>Bridge1</w:t>
            </w:r>
          </w:p>
        </w:tc>
        <w:tc>
          <w:tcPr>
            <w:tcW w:w="1297" w:type="dxa"/>
            <w:vAlign w:val="center"/>
          </w:tcPr>
          <w:p w14:paraId="6265384E" w14:textId="1BA87248" w:rsidR="009339B8" w:rsidRDefault="009339B8" w:rsidP="00757711">
            <w:pPr>
              <w:pStyle w:val="squish"/>
              <w:jc w:val="center"/>
            </w:pPr>
            <w:r>
              <w:rPr>
                <w:rFonts w:ascii="Calibri" w:hAnsi="Calibri" w:cs="Calibri"/>
                <w:color w:val="000000"/>
              </w:rPr>
              <w:t>1.76</w:t>
            </w:r>
          </w:p>
        </w:tc>
      </w:tr>
      <w:tr w:rsidR="009339B8" w14:paraId="22022EE8" w14:textId="77777777" w:rsidTr="00757711">
        <w:trPr>
          <w:trHeight w:val="255"/>
          <w:jc w:val="center"/>
        </w:trPr>
        <w:tc>
          <w:tcPr>
            <w:tcW w:w="1013" w:type="dxa"/>
            <w:vAlign w:val="center"/>
          </w:tcPr>
          <w:p w14:paraId="5C337F8B" w14:textId="569F1511" w:rsidR="009339B8" w:rsidRDefault="009339B8" w:rsidP="00757711">
            <w:pPr>
              <w:pStyle w:val="squish"/>
              <w:jc w:val="center"/>
            </w:pPr>
            <w:r>
              <w:t>Bridge2</w:t>
            </w:r>
          </w:p>
        </w:tc>
        <w:tc>
          <w:tcPr>
            <w:tcW w:w="1297" w:type="dxa"/>
            <w:vAlign w:val="center"/>
          </w:tcPr>
          <w:p w14:paraId="3EB0DC5A" w14:textId="2834E5B0" w:rsidR="009339B8" w:rsidRDefault="009339B8" w:rsidP="00757711">
            <w:pPr>
              <w:pStyle w:val="squish"/>
              <w:jc w:val="center"/>
            </w:pPr>
            <w:r>
              <w:rPr>
                <w:rFonts w:ascii="Calibri" w:hAnsi="Calibri" w:cs="Calibri"/>
                <w:color w:val="000000"/>
              </w:rPr>
              <w:t>1.24</w:t>
            </w:r>
          </w:p>
        </w:tc>
      </w:tr>
      <w:tr w:rsidR="009339B8" w14:paraId="27047B27" w14:textId="77777777" w:rsidTr="00757711">
        <w:trPr>
          <w:trHeight w:val="255"/>
          <w:jc w:val="center"/>
        </w:trPr>
        <w:tc>
          <w:tcPr>
            <w:tcW w:w="1013" w:type="dxa"/>
            <w:vAlign w:val="center"/>
          </w:tcPr>
          <w:p w14:paraId="48CE3553" w14:textId="2278844E" w:rsidR="009339B8" w:rsidRDefault="009339B8" w:rsidP="00757711">
            <w:pPr>
              <w:pStyle w:val="squish"/>
              <w:jc w:val="center"/>
            </w:pPr>
            <w:r>
              <w:t>Bridge3</w:t>
            </w:r>
          </w:p>
        </w:tc>
        <w:tc>
          <w:tcPr>
            <w:tcW w:w="1297" w:type="dxa"/>
            <w:vAlign w:val="center"/>
          </w:tcPr>
          <w:p w14:paraId="29E09017" w14:textId="105C46E4" w:rsidR="009339B8" w:rsidRDefault="009339B8" w:rsidP="00757711">
            <w:pPr>
              <w:pStyle w:val="squish"/>
              <w:jc w:val="center"/>
            </w:pPr>
            <w:r>
              <w:rPr>
                <w:rFonts w:ascii="Calibri" w:hAnsi="Calibri" w:cs="Calibri"/>
                <w:color w:val="000000"/>
              </w:rPr>
              <w:t>1.14</w:t>
            </w:r>
          </w:p>
        </w:tc>
      </w:tr>
      <w:tr w:rsidR="009339B8" w14:paraId="1A0B2F29" w14:textId="77777777" w:rsidTr="00757711">
        <w:trPr>
          <w:trHeight w:val="255"/>
          <w:jc w:val="center"/>
        </w:trPr>
        <w:tc>
          <w:tcPr>
            <w:tcW w:w="1013" w:type="dxa"/>
            <w:vAlign w:val="center"/>
          </w:tcPr>
          <w:p w14:paraId="71F554DE" w14:textId="0C4EED53" w:rsidR="009339B8" w:rsidRDefault="009339B8" w:rsidP="00757711">
            <w:pPr>
              <w:pStyle w:val="squish"/>
              <w:jc w:val="center"/>
            </w:pPr>
            <w:r>
              <w:t>Bridge4</w:t>
            </w:r>
          </w:p>
        </w:tc>
        <w:tc>
          <w:tcPr>
            <w:tcW w:w="1297" w:type="dxa"/>
            <w:vAlign w:val="center"/>
          </w:tcPr>
          <w:p w14:paraId="6BC5B059" w14:textId="3F1843EA" w:rsidR="009339B8" w:rsidRDefault="009339B8" w:rsidP="00757711">
            <w:pPr>
              <w:pStyle w:val="squish"/>
              <w:jc w:val="center"/>
            </w:pPr>
            <w:r>
              <w:rPr>
                <w:rFonts w:ascii="Calibri" w:hAnsi="Calibri" w:cs="Calibri"/>
                <w:color w:val="000000"/>
              </w:rPr>
              <w:t>1.18</w:t>
            </w:r>
          </w:p>
        </w:tc>
      </w:tr>
      <w:tr w:rsidR="009339B8" w14:paraId="1FB04EE8" w14:textId="77777777" w:rsidTr="00757711">
        <w:trPr>
          <w:trHeight w:val="255"/>
          <w:jc w:val="center"/>
        </w:trPr>
        <w:tc>
          <w:tcPr>
            <w:tcW w:w="1013" w:type="dxa"/>
            <w:vAlign w:val="center"/>
          </w:tcPr>
          <w:p w14:paraId="3A1CEFDE" w14:textId="29061A5A" w:rsidR="009339B8" w:rsidRDefault="009339B8" w:rsidP="00757711">
            <w:pPr>
              <w:pStyle w:val="squish"/>
              <w:jc w:val="center"/>
            </w:pPr>
            <w:r>
              <w:t>Bridge5</w:t>
            </w:r>
          </w:p>
        </w:tc>
        <w:tc>
          <w:tcPr>
            <w:tcW w:w="1297" w:type="dxa"/>
            <w:vAlign w:val="center"/>
          </w:tcPr>
          <w:p w14:paraId="032AE56E" w14:textId="20F22C7F" w:rsidR="009339B8" w:rsidRDefault="009339B8" w:rsidP="00757711">
            <w:pPr>
              <w:pStyle w:val="squish"/>
              <w:jc w:val="center"/>
            </w:pPr>
            <w:r>
              <w:rPr>
                <w:rFonts w:ascii="Calibri" w:hAnsi="Calibri" w:cs="Calibri"/>
                <w:color w:val="000000"/>
              </w:rPr>
              <w:t>1.12</w:t>
            </w:r>
          </w:p>
        </w:tc>
      </w:tr>
    </w:tbl>
    <w:p w14:paraId="583FEDE2" w14:textId="77777777" w:rsidR="004D6958" w:rsidRDefault="004D6958" w:rsidP="001C2928"/>
    <w:p w14:paraId="2795CE18" w14:textId="133951BB" w:rsidR="004D6958" w:rsidRDefault="004D6958" w:rsidP="004D6958">
      <w:r>
        <w:t xml:space="preserve">The above simulations demonstrate the role of the profile as well as other parameters in vehicle-bridge interaction. The profile best excites the vehicle when its forcing frequency </w:t>
      </w:r>
      <w:r>
        <w:lastRenderedPageBreak/>
        <w:t xml:space="preserve">matches that of the vehicle, and the bridge is most excited when the profile forcing frequency matches its own natural frequency and the vehicle natural frequency is slightly larger than its own. </w:t>
      </w:r>
    </w:p>
    <w:p w14:paraId="27EE0D00" w14:textId="76528EDF" w:rsidR="00900772" w:rsidRDefault="00EC5BDD" w:rsidP="001C2928">
      <w:r>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14:paraId="7275741E" w14:textId="77777777" w:rsidR="00851911" w:rsidRDefault="00851911" w:rsidP="00851911">
      <w:pPr>
        <w:keepNext/>
        <w:jc w:val="center"/>
      </w:pPr>
      <w:r>
        <w:rPr>
          <w:noProof/>
        </w:rPr>
        <w:drawing>
          <wp:inline distT="0" distB="0" distL="0" distR="0" wp14:anchorId="13CDB37E" wp14:editId="06C4D1BE">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1EF488CE" w14:textId="314C72A7"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B23FA8">
        <w:rPr>
          <w:noProof/>
        </w:rPr>
        <w:t>38</w:t>
      </w:r>
      <w:r w:rsidR="003B4BA6">
        <w:rPr>
          <w:noProof/>
        </w:rPr>
        <w:fldChar w:fldCharType="end"/>
      </w:r>
      <w:r>
        <w:t>: Bridge displacement for profiles with different phase distribution</w:t>
      </w:r>
    </w:p>
    <w:p w14:paraId="2630FB83" w14:textId="77777777"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14:paraId="402D9EAA" w14:textId="77777777" w:rsidR="00851911" w:rsidRDefault="00851911" w:rsidP="00FD0197">
      <w:pPr>
        <w:jc w:val="center"/>
      </w:pPr>
      <w:r w:rsidRPr="00851911">
        <w:rPr>
          <w:noProof/>
        </w:rPr>
        <w:lastRenderedPageBreak/>
        <w:drawing>
          <wp:inline distT="0" distB="0" distL="0" distR="0" wp14:anchorId="1F52B286" wp14:editId="4297820A">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14:paraId="312CC3F0" w14:textId="77777777"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14:paraId="1D65A269" w14:textId="77777777"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14:paraId="5F144FEA" w14:textId="77777777"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14:paraId="294A9F92" w14:textId="77777777" w:rsidR="00A45417" w:rsidRDefault="00A45417" w:rsidP="00A45417">
      <w:pPr>
        <w:pStyle w:val="ListParagraph"/>
        <w:numPr>
          <w:ilvl w:val="0"/>
          <w:numId w:val="6"/>
        </w:numPr>
      </w:pPr>
      <w:r>
        <w:t>Higher vehicle mass increases dynamic amplification while vehicle damping helps to reduce amplification</w:t>
      </w:r>
      <w:r w:rsidR="009351C2">
        <w:t>.</w:t>
      </w:r>
    </w:p>
    <w:p w14:paraId="2ED87C88" w14:textId="77777777" w:rsidR="009351C2" w:rsidRDefault="009351C2" w:rsidP="00A45417">
      <w:pPr>
        <w:pStyle w:val="ListParagraph"/>
        <w:numPr>
          <w:ilvl w:val="0"/>
          <w:numId w:val="6"/>
        </w:numPr>
      </w:pPr>
      <w:r>
        <w:t>Higher vehicle speed leads to increased dynamic amplification.</w:t>
      </w:r>
    </w:p>
    <w:p w14:paraId="422E34BD" w14:textId="77777777"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14:paraId="01AA0D82" w14:textId="77777777"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John Braley" w:date="2019-03-19T21:17:00Z" w:initials="JB">
    <w:p w14:paraId="5E16893E" w14:textId="3A20EB00" w:rsidR="00162C63" w:rsidRDefault="00162C63">
      <w:pPr>
        <w:pStyle w:val="CommentText"/>
      </w:pPr>
      <w:r>
        <w:rPr>
          <w:rStyle w:val="CommentReference"/>
        </w:rPr>
        <w:annotationRef/>
      </w:r>
      <w:r>
        <w:t>Add line indicating frequency at pe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1689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6893E" w16cid:durableId="203BDA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64AA4" w14:textId="77777777" w:rsidR="002A15E3" w:rsidRDefault="002A15E3" w:rsidP="004C7F36">
      <w:pPr>
        <w:spacing w:before="0" w:line="240" w:lineRule="auto"/>
      </w:pPr>
      <w:r>
        <w:separator/>
      </w:r>
    </w:p>
  </w:endnote>
  <w:endnote w:type="continuationSeparator" w:id="0">
    <w:p w14:paraId="624DB0C6" w14:textId="77777777" w:rsidR="002A15E3" w:rsidRDefault="002A15E3"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965A46" w:rsidRDefault="00965A46">
    <w:pPr>
      <w:pStyle w:val="Footer"/>
      <w:jc w:val="right"/>
    </w:pPr>
  </w:p>
  <w:p w14:paraId="780C2357" w14:textId="77777777" w:rsidR="00965A46" w:rsidRDefault="00965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C8380" w14:textId="77777777" w:rsidR="002A15E3" w:rsidRDefault="002A15E3" w:rsidP="004C7F36">
      <w:pPr>
        <w:spacing w:before="0" w:line="240" w:lineRule="auto"/>
      </w:pPr>
      <w:r>
        <w:separator/>
      </w:r>
    </w:p>
  </w:footnote>
  <w:footnote w:type="continuationSeparator" w:id="0">
    <w:p w14:paraId="640937AE" w14:textId="77777777" w:rsidR="002A15E3" w:rsidRDefault="002A15E3"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965A46" w:rsidRDefault="00965A4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965A46" w:rsidRDefault="00965A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23"/>
  </w:num>
  <w:num w:numId="4">
    <w:abstractNumId w:val="15"/>
  </w:num>
  <w:num w:numId="5">
    <w:abstractNumId w:val="9"/>
  </w:num>
  <w:num w:numId="6">
    <w:abstractNumId w:val="20"/>
  </w:num>
  <w:num w:numId="7">
    <w:abstractNumId w:val="5"/>
  </w:num>
  <w:num w:numId="8">
    <w:abstractNumId w:val="2"/>
  </w:num>
  <w:num w:numId="9">
    <w:abstractNumId w:val="0"/>
  </w:num>
  <w:num w:numId="10">
    <w:abstractNumId w:val="6"/>
  </w:num>
  <w:num w:numId="11">
    <w:abstractNumId w:val="18"/>
  </w:num>
  <w:num w:numId="12">
    <w:abstractNumId w:val="1"/>
  </w:num>
  <w:num w:numId="13">
    <w:abstractNumId w:val="17"/>
  </w:num>
  <w:num w:numId="14">
    <w:abstractNumId w:val="3"/>
  </w:num>
  <w:num w:numId="15">
    <w:abstractNumId w:val="13"/>
  </w:num>
  <w:num w:numId="16">
    <w:abstractNumId w:val="14"/>
  </w:num>
  <w:num w:numId="17">
    <w:abstractNumId w:val="11"/>
  </w:num>
  <w:num w:numId="18">
    <w:abstractNumId w:val="8"/>
  </w:num>
  <w:num w:numId="19">
    <w:abstractNumId w:val="4"/>
  </w:num>
  <w:num w:numId="20">
    <w:abstractNumId w:val="10"/>
  </w:num>
  <w:num w:numId="21">
    <w:abstractNumId w:val="7"/>
  </w:num>
  <w:num w:numId="22">
    <w:abstractNumId w:val="19"/>
  </w:num>
  <w:num w:numId="23">
    <w:abstractNumId w:val="22"/>
  </w:num>
  <w:num w:numId="2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3BBA"/>
    <w:rsid w:val="00094060"/>
    <w:rsid w:val="000A28B8"/>
    <w:rsid w:val="000A53E2"/>
    <w:rsid w:val="000A5537"/>
    <w:rsid w:val="000A6FFF"/>
    <w:rsid w:val="000B0AB5"/>
    <w:rsid w:val="000B3C89"/>
    <w:rsid w:val="000B3F77"/>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40FB4"/>
    <w:rsid w:val="00145839"/>
    <w:rsid w:val="0014797F"/>
    <w:rsid w:val="00155CC5"/>
    <w:rsid w:val="00155E45"/>
    <w:rsid w:val="001561B3"/>
    <w:rsid w:val="001606F9"/>
    <w:rsid w:val="0016108C"/>
    <w:rsid w:val="00162C63"/>
    <w:rsid w:val="00165950"/>
    <w:rsid w:val="00166DBE"/>
    <w:rsid w:val="00170818"/>
    <w:rsid w:val="00170A6F"/>
    <w:rsid w:val="00171EB0"/>
    <w:rsid w:val="00172635"/>
    <w:rsid w:val="0017600A"/>
    <w:rsid w:val="001812F8"/>
    <w:rsid w:val="00182439"/>
    <w:rsid w:val="00183813"/>
    <w:rsid w:val="00194824"/>
    <w:rsid w:val="001958A7"/>
    <w:rsid w:val="001A2036"/>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B07C3"/>
    <w:rsid w:val="002B15E8"/>
    <w:rsid w:val="002B361B"/>
    <w:rsid w:val="002B4B3F"/>
    <w:rsid w:val="002C496C"/>
    <w:rsid w:val="002D3414"/>
    <w:rsid w:val="002D7305"/>
    <w:rsid w:val="002E15BF"/>
    <w:rsid w:val="002E3D38"/>
    <w:rsid w:val="002E4FA2"/>
    <w:rsid w:val="002E71DE"/>
    <w:rsid w:val="002F1BF4"/>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E54"/>
    <w:rsid w:val="0038514E"/>
    <w:rsid w:val="00386F51"/>
    <w:rsid w:val="003876A7"/>
    <w:rsid w:val="00391006"/>
    <w:rsid w:val="00391015"/>
    <w:rsid w:val="00391103"/>
    <w:rsid w:val="00394766"/>
    <w:rsid w:val="003B1BB6"/>
    <w:rsid w:val="003B4A17"/>
    <w:rsid w:val="003B4BA6"/>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6C56"/>
    <w:rsid w:val="00437B77"/>
    <w:rsid w:val="004433FA"/>
    <w:rsid w:val="0044423C"/>
    <w:rsid w:val="00461EB8"/>
    <w:rsid w:val="004649CC"/>
    <w:rsid w:val="00467B3D"/>
    <w:rsid w:val="004703CD"/>
    <w:rsid w:val="00471215"/>
    <w:rsid w:val="0047551C"/>
    <w:rsid w:val="00477C70"/>
    <w:rsid w:val="0048509D"/>
    <w:rsid w:val="00487F43"/>
    <w:rsid w:val="004919CF"/>
    <w:rsid w:val="00493930"/>
    <w:rsid w:val="00496B8E"/>
    <w:rsid w:val="004A144D"/>
    <w:rsid w:val="004A1CEF"/>
    <w:rsid w:val="004A34CB"/>
    <w:rsid w:val="004A40D7"/>
    <w:rsid w:val="004A41CE"/>
    <w:rsid w:val="004A5C76"/>
    <w:rsid w:val="004C0302"/>
    <w:rsid w:val="004C1CCB"/>
    <w:rsid w:val="004C3D76"/>
    <w:rsid w:val="004C7F36"/>
    <w:rsid w:val="004D5514"/>
    <w:rsid w:val="004D5BF8"/>
    <w:rsid w:val="004D6958"/>
    <w:rsid w:val="004E3930"/>
    <w:rsid w:val="00503876"/>
    <w:rsid w:val="00505C91"/>
    <w:rsid w:val="00506233"/>
    <w:rsid w:val="0051125C"/>
    <w:rsid w:val="005116D6"/>
    <w:rsid w:val="0051228E"/>
    <w:rsid w:val="00516973"/>
    <w:rsid w:val="005172D1"/>
    <w:rsid w:val="00517F4D"/>
    <w:rsid w:val="00520DF0"/>
    <w:rsid w:val="00522F0B"/>
    <w:rsid w:val="00524D63"/>
    <w:rsid w:val="00527673"/>
    <w:rsid w:val="00532AF1"/>
    <w:rsid w:val="0053460E"/>
    <w:rsid w:val="00535CE5"/>
    <w:rsid w:val="00540758"/>
    <w:rsid w:val="0054692B"/>
    <w:rsid w:val="00550D12"/>
    <w:rsid w:val="00554068"/>
    <w:rsid w:val="0055459B"/>
    <w:rsid w:val="005604F5"/>
    <w:rsid w:val="00561361"/>
    <w:rsid w:val="00563D23"/>
    <w:rsid w:val="00586742"/>
    <w:rsid w:val="005873A5"/>
    <w:rsid w:val="00587BDB"/>
    <w:rsid w:val="00594561"/>
    <w:rsid w:val="0059608B"/>
    <w:rsid w:val="005968D6"/>
    <w:rsid w:val="005A3C9A"/>
    <w:rsid w:val="005A4CCB"/>
    <w:rsid w:val="005B3762"/>
    <w:rsid w:val="005B3E1D"/>
    <w:rsid w:val="005C2E49"/>
    <w:rsid w:val="005C4B28"/>
    <w:rsid w:val="005C4DA1"/>
    <w:rsid w:val="005C568F"/>
    <w:rsid w:val="005C5B8C"/>
    <w:rsid w:val="005D1A6B"/>
    <w:rsid w:val="005D220A"/>
    <w:rsid w:val="005D275C"/>
    <w:rsid w:val="005D2F57"/>
    <w:rsid w:val="005D48E6"/>
    <w:rsid w:val="005D609C"/>
    <w:rsid w:val="005E0AAD"/>
    <w:rsid w:val="005E2AB1"/>
    <w:rsid w:val="005E3DAD"/>
    <w:rsid w:val="005E6958"/>
    <w:rsid w:val="005F208E"/>
    <w:rsid w:val="005F38DD"/>
    <w:rsid w:val="005F595B"/>
    <w:rsid w:val="00607728"/>
    <w:rsid w:val="00607F78"/>
    <w:rsid w:val="0061467D"/>
    <w:rsid w:val="00614E65"/>
    <w:rsid w:val="00615D2E"/>
    <w:rsid w:val="006220FB"/>
    <w:rsid w:val="006251EF"/>
    <w:rsid w:val="00630909"/>
    <w:rsid w:val="00631F33"/>
    <w:rsid w:val="00632D06"/>
    <w:rsid w:val="006340E1"/>
    <w:rsid w:val="00634E4E"/>
    <w:rsid w:val="006360FD"/>
    <w:rsid w:val="00637D0A"/>
    <w:rsid w:val="00641A32"/>
    <w:rsid w:val="00647C78"/>
    <w:rsid w:val="00652B2A"/>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40132"/>
    <w:rsid w:val="007424FF"/>
    <w:rsid w:val="00743482"/>
    <w:rsid w:val="00750E76"/>
    <w:rsid w:val="00757711"/>
    <w:rsid w:val="00757B37"/>
    <w:rsid w:val="00760C60"/>
    <w:rsid w:val="007623BB"/>
    <w:rsid w:val="00766D74"/>
    <w:rsid w:val="00770168"/>
    <w:rsid w:val="00772959"/>
    <w:rsid w:val="0078412B"/>
    <w:rsid w:val="00784EC2"/>
    <w:rsid w:val="00786A18"/>
    <w:rsid w:val="00787764"/>
    <w:rsid w:val="00791406"/>
    <w:rsid w:val="00792E79"/>
    <w:rsid w:val="00793162"/>
    <w:rsid w:val="00793192"/>
    <w:rsid w:val="0079677B"/>
    <w:rsid w:val="007B048D"/>
    <w:rsid w:val="007B4150"/>
    <w:rsid w:val="007B48A8"/>
    <w:rsid w:val="007B4CB4"/>
    <w:rsid w:val="007B4CBE"/>
    <w:rsid w:val="007C0FDD"/>
    <w:rsid w:val="007C3E3E"/>
    <w:rsid w:val="007C4F48"/>
    <w:rsid w:val="007D40B4"/>
    <w:rsid w:val="007D4AD3"/>
    <w:rsid w:val="007D4F85"/>
    <w:rsid w:val="007D7D7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6242D"/>
    <w:rsid w:val="00864BCE"/>
    <w:rsid w:val="0087255E"/>
    <w:rsid w:val="00880CB6"/>
    <w:rsid w:val="00882542"/>
    <w:rsid w:val="0088407D"/>
    <w:rsid w:val="00892862"/>
    <w:rsid w:val="008941E8"/>
    <w:rsid w:val="00895689"/>
    <w:rsid w:val="008A062F"/>
    <w:rsid w:val="008B2233"/>
    <w:rsid w:val="008B3DC7"/>
    <w:rsid w:val="008B5610"/>
    <w:rsid w:val="008B7CAE"/>
    <w:rsid w:val="008C690F"/>
    <w:rsid w:val="008C78FF"/>
    <w:rsid w:val="008C798D"/>
    <w:rsid w:val="008D03E8"/>
    <w:rsid w:val="008D0E3A"/>
    <w:rsid w:val="008D5178"/>
    <w:rsid w:val="008D5D73"/>
    <w:rsid w:val="008D6367"/>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6799"/>
    <w:rsid w:val="00A77260"/>
    <w:rsid w:val="00A801E4"/>
    <w:rsid w:val="00A96B6C"/>
    <w:rsid w:val="00AA548C"/>
    <w:rsid w:val="00AA7A2B"/>
    <w:rsid w:val="00AB3CB3"/>
    <w:rsid w:val="00AB4B7D"/>
    <w:rsid w:val="00AB4ED6"/>
    <w:rsid w:val="00AC11A5"/>
    <w:rsid w:val="00AC535D"/>
    <w:rsid w:val="00AC6901"/>
    <w:rsid w:val="00AD3741"/>
    <w:rsid w:val="00AE07AA"/>
    <w:rsid w:val="00AE0F16"/>
    <w:rsid w:val="00AE2838"/>
    <w:rsid w:val="00AE3217"/>
    <w:rsid w:val="00AE6BA0"/>
    <w:rsid w:val="00B074A0"/>
    <w:rsid w:val="00B117C7"/>
    <w:rsid w:val="00B125D4"/>
    <w:rsid w:val="00B132EE"/>
    <w:rsid w:val="00B14A85"/>
    <w:rsid w:val="00B17374"/>
    <w:rsid w:val="00B17AC0"/>
    <w:rsid w:val="00B23FA8"/>
    <w:rsid w:val="00B24191"/>
    <w:rsid w:val="00B25396"/>
    <w:rsid w:val="00B32BA0"/>
    <w:rsid w:val="00B340CF"/>
    <w:rsid w:val="00B35392"/>
    <w:rsid w:val="00B36A17"/>
    <w:rsid w:val="00B403B1"/>
    <w:rsid w:val="00B43FED"/>
    <w:rsid w:val="00B45540"/>
    <w:rsid w:val="00B45CD6"/>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A286D"/>
    <w:rsid w:val="00BA5326"/>
    <w:rsid w:val="00BA6ECA"/>
    <w:rsid w:val="00BB19CD"/>
    <w:rsid w:val="00BB2F61"/>
    <w:rsid w:val="00BB2F8A"/>
    <w:rsid w:val="00BB4C81"/>
    <w:rsid w:val="00BC0423"/>
    <w:rsid w:val="00BC7606"/>
    <w:rsid w:val="00BD6DA2"/>
    <w:rsid w:val="00BD6DB7"/>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E0102"/>
    <w:rsid w:val="00CF14A4"/>
    <w:rsid w:val="00CF627F"/>
    <w:rsid w:val="00CF6F8A"/>
    <w:rsid w:val="00CF74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667A7"/>
    <w:rsid w:val="00D671B3"/>
    <w:rsid w:val="00D702F8"/>
    <w:rsid w:val="00D70D8F"/>
    <w:rsid w:val="00D71E3B"/>
    <w:rsid w:val="00D72B94"/>
    <w:rsid w:val="00D840F1"/>
    <w:rsid w:val="00D8457A"/>
    <w:rsid w:val="00D86F55"/>
    <w:rsid w:val="00D90521"/>
    <w:rsid w:val="00D91A30"/>
    <w:rsid w:val="00D940BA"/>
    <w:rsid w:val="00D95903"/>
    <w:rsid w:val="00DA4F06"/>
    <w:rsid w:val="00DA775F"/>
    <w:rsid w:val="00DB03B5"/>
    <w:rsid w:val="00DB1770"/>
    <w:rsid w:val="00DB28A4"/>
    <w:rsid w:val="00DB4522"/>
    <w:rsid w:val="00DB459B"/>
    <w:rsid w:val="00DB4B87"/>
    <w:rsid w:val="00DC5325"/>
    <w:rsid w:val="00DC58F4"/>
    <w:rsid w:val="00DD11BC"/>
    <w:rsid w:val="00DD32F3"/>
    <w:rsid w:val="00DE0E9F"/>
    <w:rsid w:val="00DE13FB"/>
    <w:rsid w:val="00DE3A7E"/>
    <w:rsid w:val="00DF0C77"/>
    <w:rsid w:val="00DF4811"/>
    <w:rsid w:val="00E01D52"/>
    <w:rsid w:val="00E077D1"/>
    <w:rsid w:val="00E1056B"/>
    <w:rsid w:val="00E113ED"/>
    <w:rsid w:val="00E25DCB"/>
    <w:rsid w:val="00E26C5B"/>
    <w:rsid w:val="00E26DF5"/>
    <w:rsid w:val="00E3098F"/>
    <w:rsid w:val="00E31D67"/>
    <w:rsid w:val="00E33E2E"/>
    <w:rsid w:val="00E36645"/>
    <w:rsid w:val="00E4042C"/>
    <w:rsid w:val="00E40B48"/>
    <w:rsid w:val="00E41109"/>
    <w:rsid w:val="00E42662"/>
    <w:rsid w:val="00E42CE6"/>
    <w:rsid w:val="00E44CFB"/>
    <w:rsid w:val="00E53638"/>
    <w:rsid w:val="00E5686A"/>
    <w:rsid w:val="00E62E4A"/>
    <w:rsid w:val="00E70A02"/>
    <w:rsid w:val="00E72239"/>
    <w:rsid w:val="00E72AFB"/>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808"/>
    <w:rsid w:val="00F5355A"/>
    <w:rsid w:val="00F556D4"/>
    <w:rsid w:val="00F56BA1"/>
    <w:rsid w:val="00F60772"/>
    <w:rsid w:val="00F60B64"/>
    <w:rsid w:val="00F735F5"/>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7.xml"/><Relationship Id="rId21" Type="http://schemas.openxmlformats.org/officeDocument/2006/relationships/image" Target="media/image11.jpg"/><Relationship Id="rId42" Type="http://schemas.openxmlformats.org/officeDocument/2006/relationships/chart" Target="charts/chart1.xml"/><Relationship Id="rId47" Type="http://schemas.openxmlformats.org/officeDocument/2006/relationships/chart" Target="charts/chart6.xml"/><Relationship Id="rId63" Type="http://schemas.openxmlformats.org/officeDocument/2006/relationships/image" Target="media/image45.emf"/><Relationship Id="rId68" Type="http://schemas.openxmlformats.org/officeDocument/2006/relationships/image" Target="media/image48.emf"/><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chart" Target="charts/chart12.xml"/><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chart" Target="charts/chart8.xml"/><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78.png"/><Relationship Id="rId123" Type="http://schemas.openxmlformats.org/officeDocument/2006/relationships/image" Target="media/image90.emf"/><Relationship Id="rId128" Type="http://schemas.openxmlformats.org/officeDocument/2006/relationships/chart" Target="charts/chart21.xml"/><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6.emf"/><Relationship Id="rId69" Type="http://schemas.openxmlformats.org/officeDocument/2006/relationships/image" Target="media/image49.png"/><Relationship Id="rId113" Type="http://schemas.openxmlformats.org/officeDocument/2006/relationships/chart" Target="charts/chart13.xml"/><Relationship Id="rId118" Type="http://schemas.openxmlformats.org/officeDocument/2006/relationships/chart" Target="charts/chart18.xml"/><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emf"/><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chart" Target="charts/chart20.xml"/><Relationship Id="rId129" Type="http://schemas.openxmlformats.org/officeDocument/2006/relationships/image" Target="media/image94.emf"/><Relationship Id="rId54" Type="http://schemas.openxmlformats.org/officeDocument/2006/relationships/image" Target="media/image37.emf"/><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G"/><Relationship Id="rId49" Type="http://schemas.openxmlformats.org/officeDocument/2006/relationships/image" Target="media/image32.png"/><Relationship Id="rId114" Type="http://schemas.openxmlformats.org/officeDocument/2006/relationships/chart" Target="charts/chart14.xml"/><Relationship Id="rId119" Type="http://schemas.openxmlformats.org/officeDocument/2006/relationships/chart" Target="charts/chart19.xml"/><Relationship Id="rId44" Type="http://schemas.openxmlformats.org/officeDocument/2006/relationships/chart" Target="charts/chart3.xml"/><Relationship Id="rId60" Type="http://schemas.openxmlformats.org/officeDocument/2006/relationships/image" Target="media/image42.emf"/><Relationship Id="rId65" Type="http://schemas.openxmlformats.org/officeDocument/2006/relationships/chart" Target="charts/chart9.xml"/><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85.jpeg"/><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6.png"/><Relationship Id="rId97" Type="http://schemas.openxmlformats.org/officeDocument/2006/relationships/comments" Target="comments.xml"/><Relationship Id="rId104" Type="http://schemas.openxmlformats.org/officeDocument/2006/relationships/image" Target="media/image80.png"/><Relationship Id="rId120" Type="http://schemas.openxmlformats.org/officeDocument/2006/relationships/image" Target="media/image87.png"/><Relationship Id="rId125" Type="http://schemas.openxmlformats.org/officeDocument/2006/relationships/image" Target="media/image91.emf"/><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6.png"/><Relationship Id="rId115" Type="http://schemas.openxmlformats.org/officeDocument/2006/relationships/chart" Target="charts/chart15.xml"/><Relationship Id="rId131" Type="http://schemas.microsoft.com/office/2011/relationships/people" Target="people.xml"/><Relationship Id="rId61" Type="http://schemas.openxmlformats.org/officeDocument/2006/relationships/image" Target="media/image43.emf"/><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7.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92.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2.emf"/><Relationship Id="rId93" Type="http://schemas.openxmlformats.org/officeDocument/2006/relationships/image" Target="media/image73.png"/><Relationship Id="rId98" Type="http://schemas.microsoft.com/office/2011/relationships/commentsExtended" Target="commentsExtended.xml"/><Relationship Id="rId121"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10.xml"/><Relationship Id="rId116" Type="http://schemas.openxmlformats.org/officeDocument/2006/relationships/chart" Target="charts/chart16.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4.emf"/><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chart" Target="charts/chart11.xml"/><Relationship Id="rId132"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0.emf"/><Relationship Id="rId106" Type="http://schemas.openxmlformats.org/officeDocument/2006/relationships/image" Target="media/image82.png"/><Relationship Id="rId127" Type="http://schemas.openxmlformats.org/officeDocument/2006/relationships/image" Target="media/image93.emf"/><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52" Type="http://schemas.openxmlformats.org/officeDocument/2006/relationships/image" Target="media/image35.png"/><Relationship Id="rId73" Type="http://schemas.openxmlformats.org/officeDocument/2006/relationships/image" Target="media/image53.emf"/><Relationship Id="rId78" Type="http://schemas.openxmlformats.org/officeDocument/2006/relationships/image" Target="media/image58.JPG"/><Relationship Id="rId94" Type="http://schemas.openxmlformats.org/officeDocument/2006/relationships/image" Target="media/image74.png"/><Relationship Id="rId99" Type="http://schemas.microsoft.com/office/2016/09/relationships/commentsIds" Target="commentsIds.xml"/><Relationship Id="rId101" Type="http://schemas.openxmlformats.org/officeDocument/2006/relationships/image" Target="media/image77.png"/><Relationship Id="rId122"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6.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35EF27D-3EE1-4BA4-91A1-55147AD7A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0</TotalTime>
  <Pages>1</Pages>
  <Words>15867</Words>
  <Characters>90444</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2</cp:revision>
  <dcterms:created xsi:type="dcterms:W3CDTF">2019-03-08T19:48:00Z</dcterms:created>
  <dcterms:modified xsi:type="dcterms:W3CDTF">2019-03-20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